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W w:w="0" w:type="auto"/>
        <w:tblLook w:val="04A0" w:firstRow="1" w:lastRow="0" w:firstColumn="1" w:lastColumn="0" w:noHBand="0" w:noVBand="1"/>
      </w:tblPr>
      <w:tblGrid>
        <w:gridCol w:w="1100"/>
        <w:gridCol w:w="740"/>
        <w:gridCol w:w="983"/>
        <w:gridCol w:w="483"/>
        <w:gridCol w:w="483"/>
        <w:gridCol w:w="687"/>
        <w:gridCol w:w="1187"/>
        <w:gridCol w:w="620"/>
        <w:gridCol w:w="1144"/>
        <w:gridCol w:w="644"/>
        <w:gridCol w:w="1100"/>
        <w:gridCol w:w="687"/>
        <w:gridCol w:w="929"/>
        <w:gridCol w:w="620"/>
        <w:gridCol w:w="1063"/>
        <w:gridCol w:w="876"/>
        <w:gridCol w:w="612"/>
      </w:tblGrid>
      <w:tr w:rsidR="00FF65E4" w:rsidRPr="00FF65E4" w14:paraId="229CFA42" w14:textId="77777777" w:rsidTr="00BC74CA">
        <w:trPr>
          <w:trHeight w:val="20"/>
        </w:trPr>
        <w:tc>
          <w:tcPr>
            <w:tcW w:w="0" w:type="auto"/>
            <w:gridSpan w:val="17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FF1A34" w14:textId="60781BB4" w:rsidR="00FF65E4" w:rsidRPr="00AE673E" w:rsidRDefault="005F7C04" w:rsidP="006F68A1">
            <w:pPr>
              <w:spacing w:after="0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Cs w:val="20"/>
              </w:rPr>
            </w:pPr>
            <w:r w:rsidRPr="00270383">
              <w:rPr>
                <w:rFonts w:ascii="Times New Roman" w:eastAsia="Times New Roman" w:hAnsi="Times New Roman" w:cs="Times New Roman"/>
                <w:color w:val="000000"/>
                <w:kern w:val="0"/>
                <w:szCs w:val="20"/>
              </w:rPr>
              <w:t>S</w:t>
            </w:r>
            <w:r w:rsidR="006F68A1">
              <w:rPr>
                <w:rFonts w:ascii="Times New Roman" w:eastAsia="Times New Roman" w:hAnsi="Times New Roman" w:cs="Times New Roman"/>
                <w:color w:val="000000"/>
                <w:kern w:val="0"/>
                <w:szCs w:val="20"/>
              </w:rPr>
              <w:t xml:space="preserve">2 </w:t>
            </w:r>
            <w:r w:rsidR="00C955E5" w:rsidRPr="00C955E5">
              <w:rPr>
                <w:rFonts w:ascii="Times New Roman" w:eastAsia="Times New Roman" w:hAnsi="Times New Roman" w:cs="Times New Roman"/>
                <w:color w:val="000000"/>
                <w:kern w:val="0"/>
                <w:szCs w:val="20"/>
              </w:rPr>
              <w:t xml:space="preserve">Table. Associations between previously identified SNPs and </w:t>
            </w:r>
            <w:r w:rsidR="00F3681C">
              <w:rPr>
                <w:rFonts w:ascii="Times New Roman" w:eastAsia="Times New Roman" w:hAnsi="Times New Roman" w:cs="Times New Roman"/>
                <w:color w:val="000000"/>
                <w:kern w:val="0"/>
                <w:szCs w:val="20"/>
              </w:rPr>
              <w:t>DFS</w:t>
            </w:r>
            <w:r w:rsidR="00C955E5" w:rsidRPr="00C955E5">
              <w:rPr>
                <w:rFonts w:ascii="Times New Roman" w:eastAsia="Times New Roman" w:hAnsi="Times New Roman" w:cs="Times New Roman"/>
                <w:color w:val="000000"/>
                <w:kern w:val="0"/>
                <w:szCs w:val="20"/>
              </w:rPr>
              <w:t xml:space="preserve"> of breast cancer by tumor subtypes in </w:t>
            </w:r>
            <w:r w:rsidR="00AE004F">
              <w:rPr>
                <w:rFonts w:ascii="Times New Roman" w:eastAsia="Times New Roman" w:hAnsi="Times New Roman" w:cs="Times New Roman"/>
                <w:color w:val="000000"/>
                <w:kern w:val="0"/>
                <w:szCs w:val="20"/>
              </w:rPr>
              <w:t xml:space="preserve">the </w:t>
            </w:r>
            <w:r w:rsidR="00C955E5" w:rsidRPr="00C955E5">
              <w:rPr>
                <w:rFonts w:ascii="Times New Roman" w:eastAsia="Times New Roman" w:hAnsi="Times New Roman" w:cs="Times New Roman"/>
                <w:color w:val="000000"/>
                <w:kern w:val="0"/>
                <w:szCs w:val="20"/>
              </w:rPr>
              <w:t>discovery set</w:t>
            </w:r>
          </w:p>
        </w:tc>
      </w:tr>
      <w:tr w:rsidR="0002732C" w:rsidRPr="00FF65E4" w14:paraId="16B5C835" w14:textId="77777777" w:rsidTr="00BC74CA">
        <w:trPr>
          <w:trHeight w:val="20"/>
        </w:trPr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B3986BF" w14:textId="3690B58B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  <w:t>SNP</w:t>
            </w:r>
            <w:r w:rsidR="00A248B7" w:rsidRPr="000F30A1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8F3463E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  <w:t>Loci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7DAB846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  <w:t>Gene</w:t>
            </w:r>
          </w:p>
        </w:tc>
        <w:tc>
          <w:tcPr>
            <w:tcW w:w="0" w:type="auto"/>
            <w:gridSpan w:val="2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CDC4A04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  <w:t>Alleles</w:t>
            </w:r>
            <w:r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0" w:type="auto"/>
            <w:gridSpan w:val="6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106D92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  <w:t>SEBCS</w:t>
            </w:r>
          </w:p>
        </w:tc>
        <w:tc>
          <w:tcPr>
            <w:tcW w:w="0" w:type="auto"/>
            <w:gridSpan w:val="6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484617" w14:textId="77777777" w:rsidR="00F3681C" w:rsidRPr="001241A4" w:rsidRDefault="00F3681C" w:rsidP="004565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  <w:t>Previous GWAS</w:t>
            </w:r>
          </w:p>
        </w:tc>
      </w:tr>
      <w:tr w:rsidR="0002732C" w:rsidRPr="00FF65E4" w14:paraId="0BAA8A8E" w14:textId="77777777" w:rsidTr="00BC74CA">
        <w:trPr>
          <w:trHeight w:val="378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6CE69A7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7B801AF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925847E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gridSpan w:val="2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F58C186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B04ECF2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  <w:t>MAF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702F3C2" w14:textId="77777777" w:rsidR="00F3681C" w:rsidRPr="001241A4" w:rsidRDefault="00F3681C" w:rsidP="00BE52B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  <w:t>Subtyp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4E0610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HR</w:t>
            </w:r>
            <w:r w:rsidRPr="00C955E5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74B4A36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(95% CI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E6ACE84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  <w:t>P</w:t>
            </w: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vertAlign w:val="subscript"/>
              </w:rPr>
              <w:t>trend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28149B6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  <w:t>Genotyping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4F5A7F5" w14:textId="77777777" w:rsidR="00F3681C" w:rsidRPr="001241A4" w:rsidRDefault="00F3681C" w:rsidP="000705B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  <w:t>MAF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F391780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  <w:t>Outcom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C477DDD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  <w:t>H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DB46492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  <w:t>(95% CI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C831459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i/>
                <w:iCs/>
                <w:kern w:val="0"/>
                <w:sz w:val="16"/>
                <w:szCs w:val="16"/>
              </w:rPr>
              <w:t>P</w:t>
            </w:r>
            <w:r w:rsidRPr="001241A4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vertAlign w:val="subscript"/>
              </w:rPr>
              <w:t>trend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BB075F9" w14:textId="77777777" w:rsidR="00F3681C" w:rsidRPr="001241A4" w:rsidRDefault="00F3681C" w:rsidP="00BF0D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  <w:t>Ref.</w:t>
            </w:r>
          </w:p>
        </w:tc>
      </w:tr>
      <w:tr w:rsidR="0002732C" w:rsidRPr="00FF65E4" w14:paraId="1E207814" w14:textId="77777777" w:rsidTr="00BC74CA">
        <w:trPr>
          <w:trHeight w:val="20"/>
        </w:trPr>
        <w:tc>
          <w:tcPr>
            <w:tcW w:w="0" w:type="auto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28922CCC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rs10509373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0ACD6554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10q22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04B50B7B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  <w:t>C10orf11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3086177F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T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23402440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C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6EBB7F2B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03 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2A0A7F3F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  <w:t>Overall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6FC059A4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1.78 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413BECE7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(0.86-3.69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32FC2B5E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12 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0F1879A3" w14:textId="77777777" w:rsidR="00F3681C" w:rsidRPr="001241A4" w:rsidRDefault="00F3681C" w:rsidP="00F368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imputed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38FF1671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02 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2D0CB7AE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RFS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5BEF64C0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4.53 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09F91217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(2.62-7.83)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3337A4E5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  <w:t>6.3×10</w:t>
            </w:r>
            <w:r w:rsidRPr="001241A4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vertAlign w:val="superscript"/>
              </w:rPr>
              <w:t>-8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78BDA2EE" w14:textId="77777777" w:rsidR="00F3681C" w:rsidRPr="001241A4" w:rsidRDefault="00F3681C" w:rsidP="000705B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  <w:fldChar w:fldCharType="begin">
                <w:fldData xml:space="preserve">PEVuZE5vdGU+PENpdGU+PEF1dGhvcj5LaXlvdGFuaTwvQXV0aG9yPjxZZWFyPjIwMTI8L1llYXI+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</w:fldData>
              </w:fldChar>
            </w: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  <w:instrText xml:space="preserve"> ADDIN EN.CITE </w:instrText>
            </w: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  <w:fldChar w:fldCharType="begin">
                <w:fldData xml:space="preserve">PEVuZE5vdGU+PENpdGU+PEF1dGhvcj5LaXlvdGFuaTwvQXV0aG9yPjxZZWFyPjIwMTI8L1llYXI+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</w:fldData>
              </w:fldChar>
            </w: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  <w:instrText xml:space="preserve"> ADDIN EN.CITE.DATA </w:instrText>
            </w: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</w: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  <w:fldChar w:fldCharType="end"/>
            </w: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</w: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  <w:fldChar w:fldCharType="separate"/>
            </w:r>
            <w:r w:rsidRPr="001241A4">
              <w:rPr>
                <w:rFonts w:ascii="Times New Roman" w:eastAsia="맑은 고딕" w:hAnsi="Times New Roman" w:cs="Times New Roman"/>
                <w:noProof/>
                <w:color w:val="000000"/>
                <w:kern w:val="0"/>
                <w:sz w:val="16"/>
                <w:szCs w:val="16"/>
              </w:rPr>
              <w:t>(</w:t>
            </w:r>
            <w:hyperlink w:anchor="_ENREF_1" w:tooltip="Kiyotani, 2012 #195" w:history="1">
              <w:r w:rsidRPr="001241A4">
                <w:rPr>
                  <w:rFonts w:ascii="Times New Roman" w:eastAsia="맑은 고딕" w:hAnsi="Times New Roman" w:cs="Times New Roman"/>
                  <w:noProof/>
                  <w:kern w:val="0"/>
                  <w:sz w:val="16"/>
                  <w:szCs w:val="16"/>
                </w:rPr>
                <w:t>1</w:t>
              </w:r>
            </w:hyperlink>
            <w:r w:rsidRPr="001241A4">
              <w:rPr>
                <w:rFonts w:ascii="Times New Roman" w:eastAsia="맑은 고딕" w:hAnsi="Times New Roman" w:cs="Times New Roman"/>
                <w:noProof/>
                <w:color w:val="000000"/>
                <w:kern w:val="0"/>
                <w:sz w:val="16"/>
                <w:szCs w:val="16"/>
              </w:rPr>
              <w:t>)</w:t>
            </w: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  <w:fldChar w:fldCharType="end"/>
            </w:r>
          </w:p>
        </w:tc>
      </w:tr>
      <w:tr w:rsidR="0002732C" w:rsidRPr="00FF65E4" w14:paraId="5C2B84F6" w14:textId="77777777" w:rsidTr="00BC74CA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EAB553B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DF19A96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8C46ABF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23FFDC6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BF76D57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E2AAFB2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26A31AB4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HR+ HER2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5A443977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3.53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065D6E6A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(0.82-15.3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4961865D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09 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D6C7DEB" w14:textId="77777777" w:rsidR="00F3681C" w:rsidRPr="001241A4" w:rsidRDefault="00F3681C" w:rsidP="00F368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6277BF0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3CA5851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4AAE2C1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ACA0351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2EE2859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58EA3B7" w14:textId="77777777" w:rsidR="00F3681C" w:rsidRPr="001241A4" w:rsidRDefault="00F3681C" w:rsidP="00BF0D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02732C" w:rsidRPr="00FF65E4" w14:paraId="2F3265AB" w14:textId="77777777" w:rsidTr="00BC74CA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C98B746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9BBAD1A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FECB2E3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6976C49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A21DA5F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FC37501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086CA95E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HR+ HER2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4BAA3451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50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5BA5F7F7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(0.12-2.1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0926B831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35 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D74F423" w14:textId="77777777" w:rsidR="00F3681C" w:rsidRPr="001241A4" w:rsidRDefault="00F3681C" w:rsidP="00F368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AC6AF5D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3427C05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89CA1C3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BF6766D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92A2377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09F6D56" w14:textId="77777777" w:rsidR="00F3681C" w:rsidRPr="001241A4" w:rsidRDefault="00F3681C" w:rsidP="00BF0D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02732C" w:rsidRPr="00FF65E4" w14:paraId="60D26F95" w14:textId="77777777" w:rsidTr="00BC74CA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B731A7A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9CB8D7E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0FFE614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42A55CD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72A465B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BD9E354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20F2F84A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HR- HER2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242C0294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71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476BBD7C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(0.09-5.7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0B511019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75 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FE33E96" w14:textId="77777777" w:rsidR="00F3681C" w:rsidRPr="001241A4" w:rsidRDefault="00F3681C" w:rsidP="00F368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BE4E07B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68475F2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2ADA5A7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AB897E3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6A7BD59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C180708" w14:textId="77777777" w:rsidR="00F3681C" w:rsidRPr="001241A4" w:rsidRDefault="00F3681C" w:rsidP="00BF0D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02732C" w:rsidRPr="00FF65E4" w14:paraId="0796ED01" w14:textId="77777777" w:rsidTr="00BC74CA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40F9162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448FF71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F7C7DA5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5ED1CDA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4789EFA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277B71D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15B8824B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HR- HER2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626B37E8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78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464CB61E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(0.22-2.7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07F379E3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70 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297BCE7" w14:textId="77777777" w:rsidR="00F3681C" w:rsidRPr="001241A4" w:rsidRDefault="00F3681C" w:rsidP="00F368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236AFAD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6FE5DCE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7619F80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730A820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0AE9710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4E60693" w14:textId="77777777" w:rsidR="00F3681C" w:rsidRPr="001241A4" w:rsidRDefault="00F3681C" w:rsidP="00BF0D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02732C" w:rsidRPr="00FF65E4" w14:paraId="47EB41BD" w14:textId="77777777" w:rsidTr="00BC74CA">
        <w:trPr>
          <w:trHeight w:val="20"/>
        </w:trPr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0EEA4C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rs421379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3F4286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5q14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E7CB26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  <w:t>ARRDC3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693AB0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C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FD2929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T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20DEB7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03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0CDDA3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  <w:t>Overal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9F70CE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91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B790AF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(0.51-1.6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368189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76 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143744" w14:textId="77777777" w:rsidR="00F3681C" w:rsidRPr="001241A4" w:rsidRDefault="00F3681C" w:rsidP="00F368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typed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990505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05 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625813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BCSS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D9A0C7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1.61 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F9BDE5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(1.33-1.96)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F6DE98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  <w:t>9.5×10</w:t>
            </w:r>
            <w:r w:rsidRPr="001241A4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vertAlign w:val="superscript"/>
              </w:rPr>
              <w:t>-7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C65659" w14:textId="77777777" w:rsidR="00F3681C" w:rsidRPr="001241A4" w:rsidRDefault="00F3681C" w:rsidP="000705B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  <w:fldChar w:fldCharType="begin"/>
            </w: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  <w:instrText xml:space="preserve"> ADDIN EN.CITE &lt;EndNote&gt;&lt;Cite&gt;&lt;Author&gt;Rafiq&lt;/Author&gt;&lt;Year&gt;2013&lt;/Year&gt;&lt;RecNum&gt;196&lt;/RecNum&gt;&lt;DisplayText&gt;(2)&lt;/DisplayText&gt;&lt;record&gt;&lt;rec-number&gt;196&lt;/rec-number&gt;&lt;foreign-keys&gt;&lt;key app="EN" db-id="a50w0tpzo9pwreepww0xfrverdaeep9s5zaz"&gt;196&lt;/key&gt;&lt;/foreign-keys&gt;&lt;ref-type name="Journal Article"&gt;17&lt;/ref-type&gt;&lt;contributors&gt;&lt;authors&gt;&lt;author&gt;Rafiq, S.&lt;/author&gt;&lt;author&gt;Tapper, W.&lt;/author&gt;&lt;author&gt;Collins, A.&lt;/author&gt;&lt;author&gt;Khan, S.&lt;/author&gt;&lt;author&gt;Politopoulos, I.&lt;/author&gt;&lt;author&gt;Gerty, S.&lt;/author&gt;&lt;author&gt;Blomqvist, C.&lt;/author&gt;&lt;author&gt;Couch, F. J.&lt;/author&gt;&lt;author&gt;Nevanlinna, H.&lt;/author&gt;&lt;author&gt;Liu, J.&lt;/author&gt;&lt;author&gt;Eccles, D.&lt;/author&gt;&lt;/authors&gt;&lt;/contributors&gt;&lt;auth-address&gt;Genetic Epidemiology and Bioinformatics Research Group, Human Genetics Research Division, University of Southampton School of Medicine, Southampton General Hospital, United Kingdom.&lt;/auth-address&gt;&lt;titles&gt;&lt;title&gt;Identification of inherited genetic variations influencing prognosis in early-onset breast cancer&lt;/title&gt;&lt;secondary-title&gt;Cancer Res&lt;/secondary-title&gt;&lt;alt-title&gt;Cancer research&lt;/alt-title&gt;&lt;/titles&gt;&lt;periodical&gt;&lt;full-title&gt;Cancer Res&lt;/full-title&gt;&lt;abbr-1&gt;Cancer research&lt;/abbr-1&gt;&lt;/periodical&gt;&lt;alt-periodical&gt;&lt;full-title&gt;Cancer Res&lt;/full-title&gt;&lt;abbr-1&gt;Cancer research&lt;/abbr-1&gt;&lt;/alt-periodical&gt;&lt;pages&gt;1883-91&lt;/pages&gt;&lt;volume&gt;73&lt;/volume&gt;&lt;number&gt;6&lt;/number&gt;&lt;keywords&gt;&lt;keyword&gt;Age of Onset&lt;/keyword&gt;&lt;keyword&gt;Breast Neoplasms/*genetics/pathology&lt;/keyword&gt;&lt;keyword&gt;Female&lt;/keyword&gt;&lt;keyword&gt;Genetic Predisposition to Disease&lt;/keyword&gt;&lt;keyword&gt;*Genetic Variation&lt;/keyword&gt;&lt;keyword&gt;Humans&lt;/keyword&gt;&lt;keyword&gt;Polymorphism, Single Nucleotide&lt;/keyword&gt;&lt;keyword&gt;Prognosis&lt;/keyword&gt;&lt;/keywords&gt;&lt;dates&gt;&lt;year&gt;2013&lt;/year&gt;&lt;pub-dates&gt;&lt;date&gt;Mar 15&lt;/date&gt;&lt;/pub-dates&gt;&lt;/dates&gt;&lt;isbn&gt;1538-7445 (Electronic)&amp;#xD;0008-5472 (Linking)&lt;/isbn&gt;&lt;accession-num&gt;23319801&lt;/accession-num&gt;&lt;urls&gt;&lt;related-urls&gt;&lt;url&gt;http://www.ncbi.nlm.nih.gov/pubmed/23319801&lt;/url&gt;&lt;/related-urls&gt;&lt;/urls&gt;&lt;custom2&gt;3601979&lt;/custom2&gt;&lt;electronic-resource-num&gt;10.1158/0008-5472.CAN-12-3377&lt;/electronic-resource-num&gt;&lt;/record&gt;&lt;/Cite&gt;&lt;/EndNote&gt;</w:instrText>
            </w: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  <w:fldChar w:fldCharType="separate"/>
            </w:r>
            <w:r w:rsidRPr="001241A4">
              <w:rPr>
                <w:rFonts w:ascii="Times New Roman" w:eastAsia="맑은 고딕" w:hAnsi="Times New Roman" w:cs="Times New Roman"/>
                <w:noProof/>
                <w:color w:val="000000"/>
                <w:kern w:val="0"/>
                <w:sz w:val="16"/>
                <w:szCs w:val="16"/>
              </w:rPr>
              <w:t>(</w:t>
            </w:r>
            <w:hyperlink w:anchor="_ENREF_2" w:tooltip="Rafiq, 2013 #196" w:history="1">
              <w:r w:rsidRPr="001241A4">
                <w:rPr>
                  <w:rFonts w:ascii="Times New Roman" w:eastAsia="맑은 고딕" w:hAnsi="Times New Roman" w:cs="Times New Roman"/>
                  <w:noProof/>
                  <w:kern w:val="0"/>
                  <w:sz w:val="16"/>
                  <w:szCs w:val="16"/>
                </w:rPr>
                <w:t>2</w:t>
              </w:r>
            </w:hyperlink>
            <w:r w:rsidRPr="001241A4">
              <w:rPr>
                <w:rFonts w:ascii="Times New Roman" w:eastAsia="맑은 고딕" w:hAnsi="Times New Roman" w:cs="Times New Roman"/>
                <w:noProof/>
                <w:color w:val="000000"/>
                <w:kern w:val="0"/>
                <w:sz w:val="16"/>
                <w:szCs w:val="16"/>
              </w:rPr>
              <w:t>)</w:t>
            </w: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  <w:fldChar w:fldCharType="end"/>
            </w:r>
          </w:p>
        </w:tc>
      </w:tr>
      <w:tr w:rsidR="0002732C" w:rsidRPr="00FF65E4" w14:paraId="49CE9F44" w14:textId="77777777" w:rsidTr="00BC74CA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745CC59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BBD4042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656FA38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1CA12CE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0404839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D1F6EF3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F03B9E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HR+ HER2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2BDFFD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95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3C9A3E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(0.39-2.3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F6123E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90 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C26B4F5" w14:textId="77777777" w:rsidR="00F3681C" w:rsidRPr="001241A4" w:rsidRDefault="00F3681C" w:rsidP="00F368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3F8EC13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F858345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009DD43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57A1C19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894ACDF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AB8ACEB" w14:textId="77777777" w:rsidR="00F3681C" w:rsidRPr="001241A4" w:rsidRDefault="00F3681C" w:rsidP="00BF0D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02732C" w:rsidRPr="00FF65E4" w14:paraId="2D0C5E1C" w14:textId="77777777" w:rsidTr="00BC74CA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6C0E320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0D5F9ED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BE1AE86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BF111B7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A415FF4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90AD3E3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6FB57C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HR+ HER2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922000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1.66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E2848D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(0.58-4.7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040C70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34 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65DD7CB" w14:textId="77777777" w:rsidR="00F3681C" w:rsidRPr="001241A4" w:rsidRDefault="00F3681C" w:rsidP="00F368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92C3593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0103666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903B368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E067A23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9889D5B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90983A6" w14:textId="77777777" w:rsidR="00F3681C" w:rsidRPr="001241A4" w:rsidRDefault="00F3681C" w:rsidP="00BF0D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02732C" w:rsidRPr="00FF65E4" w14:paraId="5FF200FE" w14:textId="77777777" w:rsidTr="00BC74CA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E8313BD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5992303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EE0EC67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5D9FBBF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69B7713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533DF94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151C24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HR- HER2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E54FB8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1.19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3019FD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(0.17-8.0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61D814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86 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2AB3097" w14:textId="77777777" w:rsidR="00F3681C" w:rsidRPr="001241A4" w:rsidRDefault="00F3681C" w:rsidP="00F368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C73C29C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FFDA587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0C3F121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8064499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382719B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E4D20D9" w14:textId="77777777" w:rsidR="00F3681C" w:rsidRPr="001241A4" w:rsidRDefault="00F3681C" w:rsidP="00BF0D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02732C" w:rsidRPr="00FF65E4" w14:paraId="671696CB" w14:textId="77777777" w:rsidTr="00BC74CA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21CFA25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CB55089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2DF4B3F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B56818E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0B52456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03FEBE7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49F613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HR- HER2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722C2B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24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152B5D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(0.03-1.7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2D5C09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16 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030A986" w14:textId="77777777" w:rsidR="00F3681C" w:rsidRPr="001241A4" w:rsidRDefault="00F3681C" w:rsidP="00F368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5E454DE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398A4A9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1F1C354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2DF68D9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FC62613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FAF6730" w14:textId="77777777" w:rsidR="00F3681C" w:rsidRPr="001241A4" w:rsidRDefault="00F3681C" w:rsidP="00BF0D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02732C" w:rsidRPr="00FF65E4" w14:paraId="1CC5F8FE" w14:textId="77777777" w:rsidTr="00BC74CA">
        <w:trPr>
          <w:trHeight w:val="20"/>
        </w:trPr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68A3DB56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rs3784099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71225A2A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14q24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4DE9FAFD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  <w:t>RAD51L1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244E8DF5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G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74A8C5DE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A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09BBDC00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15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06F39357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  <w:t>Overal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496831F1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1.27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3D50D360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(0.96-1.6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60C9E822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09 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3CDB4D86" w14:textId="77777777" w:rsidR="00F3681C" w:rsidRPr="001241A4" w:rsidRDefault="00F3681C" w:rsidP="00F368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imputed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4439DA1B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13 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7A712222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DFS</w:t>
            </w: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br/>
              <w:t>OS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61377ADF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1.43</w:t>
            </w: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br/>
              <w:t>1.49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2871950E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(1.25-1.64)</w:t>
            </w: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br/>
              <w:t>(1.28-1.72)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286FFDF9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  <w:t>2.8×10</w:t>
            </w:r>
            <w:r w:rsidRPr="001241A4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vertAlign w:val="superscript"/>
              </w:rPr>
              <w:t>-7</w:t>
            </w:r>
            <w:r w:rsidRPr="001241A4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vertAlign w:val="superscript"/>
              </w:rPr>
              <w:br/>
            </w:r>
            <w:r w:rsidRPr="001241A4"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  <w:t>1.2×10</w:t>
            </w:r>
            <w:r w:rsidRPr="001241A4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vertAlign w:val="superscript"/>
              </w:rPr>
              <w:t>-7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6B6F02A9" w14:textId="77777777" w:rsidR="00F3681C" w:rsidRPr="001241A4" w:rsidRDefault="00F3681C" w:rsidP="000705B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  <w:fldChar w:fldCharType="begin">
                <w:fldData xml:space="preserve">PEVuZE5vdGU+PENpdGU+PEF1dGhvcj5TaHU8L0F1dGhvcj48WWVhcj4yMDEyPC9ZZWFyPjxSZWNO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</w:fldData>
              </w:fldChar>
            </w: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  <w:instrText xml:space="preserve"> ADDIN EN.CITE </w:instrText>
            </w: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  <w:fldChar w:fldCharType="begin">
                <w:fldData xml:space="preserve">PEVuZE5vdGU+PENpdGU+PEF1dGhvcj5TaHU8L0F1dGhvcj48WWVhcj4yMDEyPC9ZZWFyPjxSZWNO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</w:fldData>
              </w:fldChar>
            </w: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  <w:instrText xml:space="preserve"> ADDIN EN.CITE.DATA </w:instrText>
            </w: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</w: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  <w:fldChar w:fldCharType="end"/>
            </w: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</w: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  <w:fldChar w:fldCharType="separate"/>
            </w:r>
            <w:r w:rsidRPr="001241A4">
              <w:rPr>
                <w:rFonts w:ascii="Times New Roman" w:eastAsia="맑은 고딕" w:hAnsi="Times New Roman" w:cs="Times New Roman"/>
                <w:noProof/>
                <w:color w:val="000000"/>
                <w:kern w:val="0"/>
                <w:sz w:val="16"/>
                <w:szCs w:val="16"/>
              </w:rPr>
              <w:t>(</w:t>
            </w:r>
            <w:hyperlink w:anchor="_ENREF_3" w:tooltip="Shu, 2012 #197" w:history="1">
              <w:r w:rsidRPr="001241A4">
                <w:rPr>
                  <w:rFonts w:ascii="Times New Roman" w:eastAsia="맑은 고딕" w:hAnsi="Times New Roman" w:cs="Times New Roman"/>
                  <w:noProof/>
                  <w:kern w:val="0"/>
                  <w:sz w:val="16"/>
                  <w:szCs w:val="16"/>
                </w:rPr>
                <w:t>3</w:t>
              </w:r>
            </w:hyperlink>
            <w:r w:rsidRPr="001241A4">
              <w:rPr>
                <w:rFonts w:ascii="Times New Roman" w:eastAsia="맑은 고딕" w:hAnsi="Times New Roman" w:cs="Times New Roman"/>
                <w:noProof/>
                <w:color w:val="000000"/>
                <w:kern w:val="0"/>
                <w:sz w:val="16"/>
                <w:szCs w:val="16"/>
              </w:rPr>
              <w:t>)</w:t>
            </w: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  <w:fldChar w:fldCharType="end"/>
            </w:r>
          </w:p>
        </w:tc>
      </w:tr>
      <w:tr w:rsidR="0002732C" w:rsidRPr="00FF65E4" w14:paraId="0FCDE949" w14:textId="77777777" w:rsidTr="00BC74CA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1EDFBD1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1E26F12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6CBDFF9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65C5CE1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063DC50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207A1DC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69D9429F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HR+ HER2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4EDDB576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1.51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2A8758B2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(0.94-2.4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25625C90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09 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985C71F" w14:textId="77777777" w:rsidR="00F3681C" w:rsidRPr="001241A4" w:rsidRDefault="00F3681C" w:rsidP="00F368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C34BCB1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E379043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4A662DC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E2B69F6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28CEC9E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35E32C1" w14:textId="77777777" w:rsidR="00F3681C" w:rsidRPr="001241A4" w:rsidRDefault="00F3681C" w:rsidP="00BF0D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02732C" w:rsidRPr="00FF65E4" w14:paraId="2CE1D071" w14:textId="77777777" w:rsidTr="00BC74CA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97B60D2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D3E472F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93DA952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D95810F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B850739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972E967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2870EA23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HR+ HER2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0ED312C4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3.77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528398B5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(1</w:t>
            </w:r>
            <w:r w:rsidRPr="001241A4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.12-12.7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1D8637BD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0.03 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1151B49" w14:textId="77777777" w:rsidR="00F3681C" w:rsidRPr="001241A4" w:rsidRDefault="00F3681C" w:rsidP="00F368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1C4A040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F44A432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75BF00D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D14ED0D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6D6ECC1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E458A91" w14:textId="77777777" w:rsidR="00F3681C" w:rsidRPr="001241A4" w:rsidRDefault="00F3681C" w:rsidP="00BF0D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02732C" w:rsidRPr="00FF65E4" w14:paraId="6CF8F265" w14:textId="77777777" w:rsidTr="00BC74CA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E064AE0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2736CB0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11D526A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CEF6201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68FCBBC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5879914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4E086D6E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HR- HER2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345AF4A5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92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2068360F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(0.48-1.7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58EEA84D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81 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6BB7D6B" w14:textId="77777777" w:rsidR="00F3681C" w:rsidRPr="001241A4" w:rsidRDefault="00F3681C" w:rsidP="00F368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1C75DD7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867F77F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78E7651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F5DB739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94AEF94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AD5F3DB" w14:textId="77777777" w:rsidR="00F3681C" w:rsidRPr="001241A4" w:rsidRDefault="00F3681C" w:rsidP="00BF0D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02732C" w:rsidRPr="00FF65E4" w14:paraId="332EA5AA" w14:textId="77777777" w:rsidTr="00BC74CA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57804BA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85A2D1D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6816756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D6611C1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FC3E5D7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95542F1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36F60F96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HR- HER2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18C0C6E2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1.14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369A9A54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(0.71-1.8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641F5444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59 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0F0A70C" w14:textId="77777777" w:rsidR="00F3681C" w:rsidRPr="001241A4" w:rsidRDefault="00F3681C" w:rsidP="00F368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B4531E1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8975942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1480E9F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465B4D7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CD77619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0DA5653" w14:textId="77777777" w:rsidR="00F3681C" w:rsidRPr="001241A4" w:rsidRDefault="00F3681C" w:rsidP="00BF0D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02732C" w:rsidRPr="00FF65E4" w14:paraId="78CF6D84" w14:textId="77777777" w:rsidTr="00BC74CA">
        <w:trPr>
          <w:trHeight w:val="20"/>
        </w:trPr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9639BC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rs1387389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31A601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1q23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BA63DB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  <w:t>PBX1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95AD30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A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21E21A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G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EBED36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49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F834CB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  <w:t>Overal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0E131C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1.15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FFD7F7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(0.95-1.3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0CDA72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15 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253EB3" w14:textId="77777777" w:rsidR="00F3681C" w:rsidRPr="001241A4" w:rsidRDefault="00F3681C" w:rsidP="00F368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imputed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E33975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36 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2034F0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BCSS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9BC98F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1.28 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903BC8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(1.16-1.43)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523069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  <w:t>3.8×10</w:t>
            </w:r>
            <w:r w:rsidRPr="001241A4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vertAlign w:val="superscript"/>
              </w:rPr>
              <w:t>-6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18144C" w14:textId="77777777" w:rsidR="00F3681C" w:rsidRPr="001241A4" w:rsidRDefault="00F3681C" w:rsidP="000705B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  <w:fldChar w:fldCharType="begin"/>
            </w: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  <w:instrText xml:space="preserve"> ADDIN EN.CITE &lt;EndNote&gt;&lt;Cite&gt;&lt;Author&gt;Rafiq&lt;/Author&gt;&lt;Year&gt;2013&lt;/Year&gt;&lt;RecNum&gt;196&lt;/RecNum&gt;&lt;DisplayText&gt;(2)&lt;/DisplayText&gt;&lt;record&gt;&lt;rec-number&gt;196&lt;/rec-number&gt;&lt;foreign-keys&gt;&lt;key app="EN" db-id="a50w0tpzo9pwreepww0xfrverdaeep9s5zaz"&gt;196&lt;/key&gt;&lt;/foreign-keys&gt;&lt;ref-type name="Journal Article"&gt;17&lt;/ref-type&gt;&lt;contributors&gt;&lt;authors&gt;&lt;author&gt;Rafiq, S.&lt;/author&gt;&lt;author&gt;Tapper, W.&lt;/author&gt;&lt;author&gt;Collins, A.&lt;/author&gt;&lt;author&gt;Khan, S.&lt;/author&gt;&lt;author&gt;Politopoulos, I.&lt;/author&gt;&lt;author&gt;Gerty, S.&lt;/author&gt;&lt;author&gt;Blomqvist, C.&lt;/author&gt;&lt;author&gt;Couch, F. J.&lt;/author&gt;&lt;author&gt;Nevanlinna, H.&lt;/author&gt;&lt;author&gt;Liu, J.&lt;/author&gt;&lt;author&gt;Eccles, D.&lt;/author&gt;&lt;/authors&gt;&lt;/contributors&gt;&lt;auth-address&gt;Genetic Epidemiology and Bioinformatics Research Group, Human Genetics Research Division, University of Southampton School of Medicine, Southampton General Hospital, United Kingdom.&lt;/auth-address&gt;&lt;titles&gt;&lt;title&gt;Identification of inherited genetic variations influencing prognosis in early-onset breast cancer&lt;/title&gt;&lt;secondary-title&gt;Cancer Res&lt;/secondary-title&gt;&lt;alt-title&gt;Cancer research&lt;/alt-title&gt;&lt;/titles&gt;&lt;periodical&gt;&lt;full-title&gt;Cancer Res&lt;/full-title&gt;&lt;abbr-1&gt;Cancer research&lt;/abbr-1&gt;&lt;/periodical&gt;&lt;alt-periodical&gt;&lt;full-title&gt;Cancer Res&lt;/full-title&gt;&lt;abbr-1&gt;Cancer research&lt;/abbr-1&gt;&lt;/alt-periodical&gt;&lt;pages&gt;1883-91&lt;/pages&gt;&lt;volume&gt;73&lt;/volume&gt;&lt;number&gt;6&lt;/number&gt;&lt;keywords&gt;&lt;keyword&gt;Age of Onset&lt;/keyword&gt;&lt;keyword&gt;Breast Neoplasms/*genetics/pathology&lt;/keyword&gt;&lt;keyword&gt;Female&lt;/keyword&gt;&lt;keyword&gt;Genetic Predisposition to Disease&lt;/keyword&gt;&lt;keyword&gt;*Genetic Variation&lt;/keyword&gt;&lt;keyword&gt;Humans&lt;/keyword&gt;&lt;keyword&gt;Polymorphism, Single Nucleotide&lt;/keyword&gt;&lt;keyword&gt;Prognosis&lt;/keyword&gt;&lt;/keywords&gt;&lt;dates&gt;&lt;year&gt;2013&lt;/year&gt;&lt;pub-dates&gt;&lt;date&gt;Mar 15&lt;/date&gt;&lt;/pub-dates&gt;&lt;/dates&gt;&lt;isbn&gt;1538-7445 (Electronic)&amp;#xD;0008-5472 (Linking)&lt;/isbn&gt;&lt;accession-num&gt;23319801&lt;/accession-num&gt;&lt;urls&gt;&lt;related-urls&gt;&lt;url&gt;http://www.ncbi.nlm.nih.gov/pubmed/23319801&lt;/url&gt;&lt;/related-urls&gt;&lt;/urls&gt;&lt;custom2&gt;3601979&lt;/custom2&gt;&lt;electronic-resource-num&gt;10.1158/0008-5472.CAN-12-3377&lt;/electronic-resource-num&gt;&lt;/record&gt;&lt;/Cite&gt;&lt;/EndNote&gt;</w:instrText>
            </w: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  <w:fldChar w:fldCharType="separate"/>
            </w:r>
            <w:r w:rsidRPr="001241A4">
              <w:rPr>
                <w:rFonts w:ascii="Times New Roman" w:eastAsia="맑은 고딕" w:hAnsi="Times New Roman" w:cs="Times New Roman"/>
                <w:noProof/>
                <w:color w:val="000000"/>
                <w:kern w:val="0"/>
                <w:sz w:val="16"/>
                <w:szCs w:val="16"/>
              </w:rPr>
              <w:t>(</w:t>
            </w:r>
            <w:hyperlink w:anchor="_ENREF_2" w:tooltip="Rafiq, 2013 #196" w:history="1">
              <w:r w:rsidRPr="001241A4">
                <w:rPr>
                  <w:rFonts w:ascii="Times New Roman" w:eastAsia="맑은 고딕" w:hAnsi="Times New Roman" w:cs="Times New Roman"/>
                  <w:noProof/>
                  <w:kern w:val="0"/>
                  <w:sz w:val="16"/>
                  <w:szCs w:val="16"/>
                </w:rPr>
                <w:t>2</w:t>
              </w:r>
            </w:hyperlink>
            <w:r w:rsidRPr="001241A4">
              <w:rPr>
                <w:rFonts w:ascii="Times New Roman" w:eastAsia="맑은 고딕" w:hAnsi="Times New Roman" w:cs="Times New Roman"/>
                <w:noProof/>
                <w:color w:val="000000"/>
                <w:kern w:val="0"/>
                <w:sz w:val="16"/>
                <w:szCs w:val="16"/>
              </w:rPr>
              <w:t>)</w:t>
            </w: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  <w:fldChar w:fldCharType="end"/>
            </w:r>
          </w:p>
        </w:tc>
      </w:tr>
      <w:tr w:rsidR="0002732C" w:rsidRPr="00FF65E4" w14:paraId="3A4C0083" w14:textId="77777777" w:rsidTr="00BC74CA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8A94CDA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1F61041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7DA44E8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B927A6F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D6FBB6F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2765344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65052F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HR+ HER2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84BFBB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1.26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BC32BC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(0.94-1.7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F35346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13 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4CEA3BC" w14:textId="77777777" w:rsidR="00F3681C" w:rsidRPr="001241A4" w:rsidRDefault="00F3681C" w:rsidP="00F368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66C2E26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F335341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F0DAA5F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A4DDC79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80FDF42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3F49D86" w14:textId="77777777" w:rsidR="00F3681C" w:rsidRPr="001241A4" w:rsidRDefault="00F3681C" w:rsidP="00BF0D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02732C" w:rsidRPr="00FF65E4" w14:paraId="79F9A456" w14:textId="77777777" w:rsidTr="00BC74CA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0BC6B79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773B82E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D6D9188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F74D990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0CB23E9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C2D56C4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669516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HR+ HER2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725ECF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1.03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AC01AA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(0.57-1.8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C8C820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92 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0B246B8" w14:textId="77777777" w:rsidR="00F3681C" w:rsidRPr="001241A4" w:rsidRDefault="00F3681C" w:rsidP="00F368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24FEB8C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F0C0026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A6E84AE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CE4CDA5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0B202E5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825B767" w14:textId="77777777" w:rsidR="00F3681C" w:rsidRPr="001241A4" w:rsidRDefault="00F3681C" w:rsidP="00BF0D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02732C" w:rsidRPr="00FF65E4" w14:paraId="1C47283F" w14:textId="77777777" w:rsidTr="00BC74CA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92260BD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6E62946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6CA2A96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4D09343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0AE31DA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5BB6118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88BAF2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HR- HER2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78BEF6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1.73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42D689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(1.05-2.8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2D0037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0.03 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F6E0B88" w14:textId="77777777" w:rsidR="00F3681C" w:rsidRPr="001241A4" w:rsidRDefault="00F3681C" w:rsidP="00F368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BBD3A2C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56D74B0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3226173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90146A1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0FF5DC3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FBCE26C" w14:textId="77777777" w:rsidR="00F3681C" w:rsidRPr="001241A4" w:rsidRDefault="00F3681C" w:rsidP="00BF0D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02732C" w:rsidRPr="00FF65E4" w14:paraId="5A15A92F" w14:textId="77777777" w:rsidTr="00BC74CA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0DFB8A6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1BBA83F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732611D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2C46269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3003DEB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B54502A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943565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HR- HER2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D1513C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96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265A37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(0.67-1.3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5FCDA5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83 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560E85D" w14:textId="77777777" w:rsidR="00F3681C" w:rsidRPr="001241A4" w:rsidRDefault="00F3681C" w:rsidP="00F368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1BF252F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D02370B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90678F7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85B58A6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364A5A1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732FCB6" w14:textId="77777777" w:rsidR="00F3681C" w:rsidRPr="001241A4" w:rsidRDefault="00F3681C" w:rsidP="00BF0D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02732C" w:rsidRPr="00FF65E4" w14:paraId="30D815B7" w14:textId="77777777" w:rsidTr="00BC74CA">
        <w:trPr>
          <w:trHeight w:val="20"/>
        </w:trPr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0C084C77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rs3884558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356A2349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15q22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43D867E2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  <w:t>RORα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60162410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A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4C726748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G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5BF11D74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31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4C03E559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  <w:t>Overal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4C826AFC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1.04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424F35B7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(0.86-1.2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73CC8418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69 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07F48C07" w14:textId="77777777" w:rsidR="00F3681C" w:rsidRPr="001241A4" w:rsidRDefault="00F3681C" w:rsidP="00F368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typed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4BAC8D08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07 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35AB575B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BCSS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094303AC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1.46 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6AF08724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(1.24-1.72)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287D6FFC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  <w:t>3.9×10</w:t>
            </w:r>
            <w:r w:rsidRPr="001241A4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vertAlign w:val="superscript"/>
              </w:rPr>
              <w:t>-6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6F3DCC6B" w14:textId="77777777" w:rsidR="00F3681C" w:rsidRPr="001241A4" w:rsidRDefault="00F3681C" w:rsidP="000705B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  <w:fldChar w:fldCharType="begin"/>
            </w: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  <w:instrText xml:space="preserve"> ADDIN EN.CITE &lt;EndNote&gt;&lt;Cite&gt;&lt;Author&gt;Rafiq&lt;/Author&gt;&lt;Year&gt;2013&lt;/Year&gt;&lt;RecNum&gt;196&lt;/RecNum&gt;&lt;DisplayText&gt;(2)&lt;/DisplayText&gt;&lt;record&gt;&lt;rec-number&gt;196&lt;/rec-number&gt;&lt;foreign-keys&gt;&lt;key app="EN" db-id="a50w0tpzo9pwreepww0xfrverdaeep9s5zaz"&gt;196&lt;/key&gt;&lt;/foreign-keys&gt;&lt;ref-type name="Journal Article"&gt;17&lt;/ref-type&gt;&lt;contributors&gt;&lt;authors&gt;&lt;author&gt;Rafiq, S.&lt;/author&gt;&lt;author&gt;Tapper, W.&lt;/author&gt;&lt;author&gt;Collins, A.&lt;/author&gt;&lt;author&gt;Khan, S.&lt;/author&gt;&lt;author&gt;Politopoulos, I.&lt;/author&gt;&lt;author&gt;Gerty, S.&lt;/author&gt;&lt;author&gt;Blomqvist, C.&lt;/author&gt;&lt;author&gt;Couch, F. J.&lt;/author&gt;&lt;author&gt;Nevanlinna, H.&lt;/author&gt;&lt;author&gt;Liu, J.&lt;/author&gt;&lt;author&gt;Eccles, D.&lt;/author&gt;&lt;/authors&gt;&lt;/contributors&gt;&lt;auth-address&gt;Genetic Epidemiology and Bioinformatics Research Group, Human Genetics Research Division, University of Southampton School of Medicine, Southampton General Hospital, United Kingdom.&lt;/auth-address&gt;&lt;titles&gt;&lt;title&gt;Identification of inherited genetic variations influencing prognosis in early-onset breast cancer&lt;/title&gt;&lt;secondary-title&gt;Cancer Res&lt;/secondary-title&gt;&lt;alt-title&gt;Cancer research&lt;/alt-title&gt;&lt;/titles&gt;&lt;periodical&gt;&lt;full-title&gt;Cancer Res&lt;/full-title&gt;&lt;abbr-1&gt;Cancer research&lt;/abbr-1&gt;&lt;/periodical&gt;&lt;alt-periodical&gt;&lt;full-title&gt;Cancer Res&lt;/full-title&gt;&lt;abbr-1&gt;Cancer research&lt;/abbr-1&gt;&lt;/alt-periodical&gt;&lt;pages&gt;1883-91&lt;/pages&gt;&lt;volume&gt;73&lt;/volume&gt;&lt;number&gt;6&lt;/number&gt;&lt;keywords&gt;&lt;keyword&gt;Age of Onset&lt;/keyword&gt;&lt;keyword&gt;Breast Neoplasms/*genetics/pathology&lt;/keyword&gt;&lt;keyword&gt;Female&lt;/keyword&gt;&lt;keyword&gt;Genetic Predisposition to Disease&lt;/keyword&gt;&lt;keyword&gt;*Genetic Variation&lt;/keyword&gt;&lt;keyword&gt;Humans&lt;/keyword&gt;&lt;keyword&gt;Polymorphism, Single Nucleotide&lt;/keyword&gt;&lt;keyword&gt;Prognosis&lt;/keyword&gt;&lt;/keywords&gt;&lt;dates&gt;&lt;year&gt;2013&lt;/year&gt;&lt;pub-dates&gt;&lt;date&gt;Mar 15&lt;/date&gt;&lt;/pub-dates&gt;&lt;/dates&gt;&lt;isbn&gt;1538-7445 (Electronic)&amp;#xD;0008-5472 (Linking)&lt;/isbn&gt;&lt;accession-num&gt;23319801&lt;/accession-num&gt;&lt;urls&gt;&lt;related-urls&gt;&lt;url&gt;http://www.ncbi.nlm.nih.gov/pubmed/23319801&lt;/url&gt;&lt;/related-urls&gt;&lt;/urls&gt;&lt;custom2&gt;3601979&lt;/custom2&gt;&lt;electronic-resource-num&gt;10.1158/0008-5472.CAN-12-3377&lt;/electronic-resource-num&gt;&lt;/record&gt;&lt;/Cite&gt;&lt;/EndNote&gt;</w:instrText>
            </w: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  <w:fldChar w:fldCharType="separate"/>
            </w:r>
            <w:r w:rsidRPr="001241A4">
              <w:rPr>
                <w:rFonts w:ascii="Times New Roman" w:eastAsia="맑은 고딕" w:hAnsi="Times New Roman" w:cs="Times New Roman"/>
                <w:noProof/>
                <w:color w:val="000000"/>
                <w:kern w:val="0"/>
                <w:sz w:val="16"/>
                <w:szCs w:val="16"/>
              </w:rPr>
              <w:t>(</w:t>
            </w:r>
            <w:hyperlink w:anchor="_ENREF_2" w:tooltip="Rafiq, 2013 #196" w:history="1">
              <w:r w:rsidRPr="001241A4">
                <w:rPr>
                  <w:rFonts w:ascii="Times New Roman" w:eastAsia="맑은 고딕" w:hAnsi="Times New Roman" w:cs="Times New Roman"/>
                  <w:noProof/>
                  <w:kern w:val="0"/>
                  <w:sz w:val="16"/>
                  <w:szCs w:val="16"/>
                </w:rPr>
                <w:t>2</w:t>
              </w:r>
            </w:hyperlink>
            <w:r w:rsidRPr="001241A4">
              <w:rPr>
                <w:rFonts w:ascii="Times New Roman" w:eastAsia="맑은 고딕" w:hAnsi="Times New Roman" w:cs="Times New Roman"/>
                <w:noProof/>
                <w:color w:val="000000"/>
                <w:kern w:val="0"/>
                <w:sz w:val="16"/>
                <w:szCs w:val="16"/>
              </w:rPr>
              <w:t>)</w:t>
            </w: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  <w:fldChar w:fldCharType="end"/>
            </w:r>
          </w:p>
        </w:tc>
      </w:tr>
      <w:tr w:rsidR="0002732C" w:rsidRPr="00FF65E4" w14:paraId="766BBE3B" w14:textId="77777777" w:rsidTr="00BC74CA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CC5D63C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CB8A3F2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2766756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36721CA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6880A2A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BFAC78B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0EC61AFB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HR+ HER2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6105CFD8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96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3703884E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(0.70-1.3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1D90F553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81 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D203496" w14:textId="77777777" w:rsidR="00F3681C" w:rsidRPr="001241A4" w:rsidRDefault="00F3681C" w:rsidP="00F368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78E4A9D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8D146FE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F9D75EF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6C22EBD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287C521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DA24CDF" w14:textId="77777777" w:rsidR="00F3681C" w:rsidRPr="001241A4" w:rsidRDefault="00F3681C" w:rsidP="00BF0D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02732C" w:rsidRPr="00FF65E4" w14:paraId="5EE5D5AB" w14:textId="77777777" w:rsidTr="00BC74CA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E6DD89E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71BF08C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5E8322F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7D9EA59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E0037CB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96929F5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427B7338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HR+ HER2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150015AC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1.15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3F4C114B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(0.66-2.0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644051B8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62 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28BFA21" w14:textId="77777777" w:rsidR="00F3681C" w:rsidRPr="001241A4" w:rsidRDefault="00F3681C" w:rsidP="00F368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F078840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F02C4EE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849DBD1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482B66C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59D0A61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4A3E71B" w14:textId="77777777" w:rsidR="00F3681C" w:rsidRPr="001241A4" w:rsidRDefault="00F3681C" w:rsidP="00BF0D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02732C" w:rsidRPr="00FF65E4" w14:paraId="18B04CF0" w14:textId="77777777" w:rsidTr="00BC74CA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242D950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997A3E2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976FC6D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4BECDF2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6EF896A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E7792CF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1C47C6E0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HR- HER2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08A53148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89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44604995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(0.51-1.5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3CF3BC56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66 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D8CF599" w14:textId="77777777" w:rsidR="00F3681C" w:rsidRPr="001241A4" w:rsidRDefault="00F3681C" w:rsidP="00F368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3B6DDED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96CA3F1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7DA1C08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57243B0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B9B762D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61181DF" w14:textId="77777777" w:rsidR="00F3681C" w:rsidRPr="001241A4" w:rsidRDefault="00F3681C" w:rsidP="00BF0D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02732C" w:rsidRPr="00FF65E4" w14:paraId="2E3EB435" w14:textId="77777777" w:rsidTr="00BC74CA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E844FA8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4F0A9E8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FB32D3B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7DB0554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86839A4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177FF0C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23807196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HR- HER2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119255A5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1.09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35EC5FBA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(0.73-1.6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482132AB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66 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CA1AAA1" w14:textId="77777777" w:rsidR="00F3681C" w:rsidRPr="001241A4" w:rsidRDefault="00F3681C" w:rsidP="00F368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11BBA88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FCFB74B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EB78174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0EE0461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62AAA6C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DD8B904" w14:textId="77777777" w:rsidR="00F3681C" w:rsidRPr="001241A4" w:rsidRDefault="00F3681C" w:rsidP="00BF0D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02732C" w:rsidRPr="00FF65E4" w14:paraId="0D81C50B" w14:textId="77777777" w:rsidTr="00BC74CA">
        <w:trPr>
          <w:trHeight w:val="20"/>
        </w:trPr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942282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rs2774307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FC931D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1p13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A4C116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  <w:t>SYT6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904514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G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B6F32C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A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9BAFD5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08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B557D8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  <w:t>Overal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F7CEAA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96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C01763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(0.69-1.3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4E23AD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78 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BBA793" w14:textId="77777777" w:rsidR="00F3681C" w:rsidRPr="001241A4" w:rsidRDefault="00F3681C" w:rsidP="00F368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typed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187278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26 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EC24AE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BCSS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48252B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1.30 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C6A30E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(1.16-1.47)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6A5861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  <w:t>7.9×10</w:t>
            </w:r>
            <w:r w:rsidRPr="001241A4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vertAlign w:val="superscript"/>
              </w:rPr>
              <w:t>-6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CD6AAA" w14:textId="77777777" w:rsidR="00F3681C" w:rsidRPr="001241A4" w:rsidRDefault="00F3681C" w:rsidP="000705B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  <w:fldChar w:fldCharType="begin"/>
            </w: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  <w:instrText xml:space="preserve"> ADDIN EN.CITE &lt;EndNote&gt;&lt;Cite&gt;&lt;Author&gt;Rafiq&lt;/Author&gt;&lt;Year&gt;2013&lt;/Year&gt;&lt;RecNum&gt;196&lt;/RecNum&gt;&lt;DisplayText&gt;(2)&lt;/DisplayText&gt;&lt;record&gt;&lt;rec-number&gt;196&lt;/rec-number&gt;&lt;foreign-keys&gt;&lt;key app="EN" db-id="a50w0tpzo9pwreepww0xfrverdaeep9s5zaz"&gt;196&lt;/key&gt;&lt;/foreign-keys&gt;&lt;ref-type name="Journal Article"&gt;17&lt;/ref-type&gt;&lt;contributors&gt;&lt;authors&gt;&lt;author&gt;Rafiq, S.&lt;/author&gt;&lt;author&gt;Tapper, W.&lt;/author&gt;&lt;author&gt;Collins, A.&lt;/author&gt;&lt;author&gt;Khan, S.&lt;/author&gt;&lt;author&gt;Politopoulos, I.&lt;/author&gt;&lt;author&gt;Gerty, S.&lt;/author&gt;&lt;author&gt;Blomqvist, C.&lt;/author&gt;&lt;author&gt;Couch, F. J.&lt;/author&gt;&lt;author&gt;Nevanlinna, H.&lt;/author&gt;&lt;author&gt;Liu, J.&lt;/author&gt;&lt;author&gt;Eccles, D.&lt;/author&gt;&lt;/authors&gt;&lt;/contributors&gt;&lt;auth-address&gt;Genetic Epidemiology and Bioinformatics Research Group, Human Genetics Research Division, University of Southampton School of Medicine, Southampton General Hospital, United Kingdom.&lt;/auth-address&gt;&lt;titles&gt;&lt;title&gt;Identification of inherited genetic variations influencing prognosis in early-onset breast cancer&lt;/title&gt;&lt;secondary-title&gt;Cancer Res&lt;/secondary-title&gt;&lt;alt-title&gt;Cancer research&lt;/alt-title&gt;&lt;/titles&gt;&lt;periodical&gt;&lt;full-title&gt;Cancer Res&lt;/full-title&gt;&lt;abbr-1&gt;Cancer research&lt;/abbr-1&gt;&lt;/periodical&gt;&lt;alt-periodical&gt;&lt;full-title&gt;Cancer Res&lt;/full-title&gt;&lt;abbr-1&gt;Cancer research&lt;/abbr-1&gt;&lt;/alt-periodical&gt;&lt;pages&gt;1883-91&lt;/pages&gt;&lt;volume&gt;73&lt;/volume&gt;&lt;number&gt;6&lt;/number&gt;&lt;keywords&gt;&lt;keyword&gt;Age of Onset&lt;/keyword&gt;&lt;keyword&gt;Breast Neoplasms/*genetics/pathology&lt;/keyword&gt;&lt;keyword&gt;Female&lt;/keyword&gt;&lt;keyword&gt;Genetic Predisposition to Disease&lt;/keyword&gt;&lt;keyword&gt;*Genetic Variation&lt;/keyword&gt;&lt;keyword&gt;Humans&lt;/keyword&gt;&lt;keyword&gt;Polymorphism, Single Nucleotide&lt;/keyword&gt;&lt;keyword&gt;Prognosis&lt;/keyword&gt;&lt;/keywords&gt;&lt;dates&gt;&lt;year&gt;2013&lt;/year&gt;&lt;pub-dates&gt;&lt;date&gt;Mar 15&lt;/date&gt;&lt;/pub-dates&gt;&lt;/dates&gt;&lt;isbn&gt;1538-7445 (Electronic)&amp;#xD;0008-5472 (Linking)&lt;/isbn&gt;&lt;accession-num&gt;23319801&lt;/accession-num&gt;&lt;urls&gt;&lt;related-urls&gt;&lt;url&gt;http://www.ncbi.nlm.nih.gov/pubmed/23319801&lt;/url&gt;&lt;/related-urls&gt;&lt;/urls&gt;&lt;custom2&gt;3601979&lt;/custom2&gt;&lt;electronic-resource-num&gt;10.1158/0008-5472.CAN-12-3377&lt;/electronic-resource-num&gt;&lt;/record&gt;&lt;/Cite&gt;&lt;/EndNote&gt;</w:instrText>
            </w: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  <w:fldChar w:fldCharType="separate"/>
            </w:r>
            <w:r w:rsidRPr="001241A4">
              <w:rPr>
                <w:rFonts w:ascii="Times New Roman" w:eastAsia="맑은 고딕" w:hAnsi="Times New Roman" w:cs="Times New Roman"/>
                <w:noProof/>
                <w:color w:val="000000"/>
                <w:kern w:val="0"/>
                <w:sz w:val="16"/>
                <w:szCs w:val="16"/>
              </w:rPr>
              <w:t>(</w:t>
            </w:r>
            <w:hyperlink w:anchor="_ENREF_2" w:tooltip="Rafiq, 2013 #196" w:history="1">
              <w:r w:rsidRPr="001241A4">
                <w:rPr>
                  <w:rFonts w:ascii="Times New Roman" w:eastAsia="맑은 고딕" w:hAnsi="Times New Roman" w:cs="Times New Roman"/>
                  <w:noProof/>
                  <w:kern w:val="0"/>
                  <w:sz w:val="16"/>
                  <w:szCs w:val="16"/>
                </w:rPr>
                <w:t>2</w:t>
              </w:r>
            </w:hyperlink>
            <w:r w:rsidRPr="001241A4">
              <w:rPr>
                <w:rFonts w:ascii="Times New Roman" w:eastAsia="맑은 고딕" w:hAnsi="Times New Roman" w:cs="Times New Roman"/>
                <w:noProof/>
                <w:color w:val="000000"/>
                <w:kern w:val="0"/>
                <w:sz w:val="16"/>
                <w:szCs w:val="16"/>
              </w:rPr>
              <w:t>)</w:t>
            </w: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  <w:fldChar w:fldCharType="end"/>
            </w:r>
          </w:p>
        </w:tc>
      </w:tr>
      <w:tr w:rsidR="0002732C" w:rsidRPr="00FF65E4" w14:paraId="32D76F2C" w14:textId="77777777" w:rsidTr="00BC74CA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670DCD6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2D4CD2A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8CFB2C6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30A5324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E242D32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CE6BBF3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C50929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HR+ HER2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FD1FFE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63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C132A8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(0.33-1.2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C139A2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17 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5CCFD8E" w14:textId="77777777" w:rsidR="00F3681C" w:rsidRPr="001241A4" w:rsidRDefault="00F3681C" w:rsidP="00F368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427F440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BD1EF8D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FDFC5D2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6B4DBB6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35DA776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AEE4B9C" w14:textId="77777777" w:rsidR="00F3681C" w:rsidRPr="001241A4" w:rsidRDefault="00F3681C" w:rsidP="00BF0D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02732C" w:rsidRPr="00FF65E4" w14:paraId="6EDCC13C" w14:textId="77777777" w:rsidTr="00BC74CA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DD0BA1D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B8096D2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F26B72E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B4E1EB9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EFD9631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177C0B9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295AD7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HR+ HER2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8EB795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1.09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25A1EE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(0.42-2.8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C1CFEB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87 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5526DE0" w14:textId="77777777" w:rsidR="00F3681C" w:rsidRPr="001241A4" w:rsidRDefault="00F3681C" w:rsidP="00F368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64DD575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302D45A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E995B49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C4FCA26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C0AEA5A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9CD2A4E" w14:textId="77777777" w:rsidR="00F3681C" w:rsidRPr="001241A4" w:rsidRDefault="00F3681C" w:rsidP="00BF0D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02732C" w:rsidRPr="00FF65E4" w14:paraId="572B0783" w14:textId="77777777" w:rsidTr="00BC74CA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5EDFEE7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658B12C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391A2E1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5224691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EF9DE54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2D2F217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9E3154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HR- HER2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D7163D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1.13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7D213D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(0.48-2.6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70FD65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78 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AB5FC89" w14:textId="77777777" w:rsidR="00F3681C" w:rsidRPr="001241A4" w:rsidRDefault="00F3681C" w:rsidP="00F368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2A5DC87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009E8D5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735F94B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CA9686B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A17B739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ADCE432" w14:textId="77777777" w:rsidR="00F3681C" w:rsidRPr="001241A4" w:rsidRDefault="00F3681C" w:rsidP="00BF0D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02732C" w:rsidRPr="00FF65E4" w14:paraId="4124892C" w14:textId="77777777" w:rsidTr="00BC74CA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8CC1305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80265E8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F0C4CDF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5EDEDD1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3C9267F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6D6991F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BD22F0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HR- HER2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F22183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1.60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FC6DA4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(0.92-2.7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06F841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10 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F6EC0FC" w14:textId="77777777" w:rsidR="00F3681C" w:rsidRPr="001241A4" w:rsidRDefault="00F3681C" w:rsidP="00F368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6EE688E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32DBD5F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CC69851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9CE14C0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1FED27F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7DE2B01" w14:textId="77777777" w:rsidR="00F3681C" w:rsidRPr="001241A4" w:rsidRDefault="00F3681C" w:rsidP="00BF0D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02732C" w:rsidRPr="00FF65E4" w14:paraId="4DACC0AB" w14:textId="77777777" w:rsidTr="00BC74CA">
        <w:trPr>
          <w:trHeight w:val="20"/>
        </w:trPr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31AF4596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rs3785982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2C0D54D9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17p13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167CDC01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  <w:t>NTN1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4F10DDAA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C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5514B1A7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T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15F026EB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19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3911B148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  <w:t>Overal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76CADB90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1.03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5F561D4B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(0.82-1.2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05AEBB5D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82 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1B568E98" w14:textId="77777777" w:rsidR="00F3681C" w:rsidRPr="001241A4" w:rsidRDefault="00F3681C" w:rsidP="00F368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typed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62A90C59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12 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0A4B95D7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BCSS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10C014FA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1.40 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33F17351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(1.21-1.62)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50E1C29E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  <w:t>7.9×10</w:t>
            </w:r>
            <w:r w:rsidRPr="001241A4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vertAlign w:val="superscript"/>
              </w:rPr>
              <w:t>-6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7FF3F937" w14:textId="77777777" w:rsidR="00F3681C" w:rsidRPr="001241A4" w:rsidRDefault="00F3681C" w:rsidP="000705B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  <w:fldChar w:fldCharType="begin"/>
            </w: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  <w:instrText xml:space="preserve"> ADDIN EN.CITE &lt;EndNote&gt;&lt;Cite&gt;&lt;Author&gt;Rafiq&lt;/Author&gt;&lt;Year&gt;2013&lt;/Year&gt;&lt;RecNum&gt;196&lt;/RecNum&gt;&lt;DisplayText&gt;(2)&lt;/DisplayText&gt;&lt;record&gt;&lt;rec-number&gt;196&lt;/rec-number&gt;&lt;foreign-keys&gt;&lt;key app="EN" db-id="a50w0tpzo9pwreepww0xfrverdaeep9s5zaz"&gt;196&lt;/key&gt;&lt;/foreign-keys&gt;&lt;ref-type name="Journal Article"&gt;17&lt;/ref-type&gt;&lt;contributors&gt;&lt;authors&gt;&lt;author&gt;Rafiq, S.&lt;/author&gt;&lt;author&gt;Tapper, W.&lt;/author&gt;&lt;author&gt;Collins, A.&lt;/author&gt;&lt;author&gt;Khan, S.&lt;/author&gt;&lt;author&gt;Politopoulos, I.&lt;/author&gt;&lt;author&gt;Gerty, S.&lt;/author&gt;&lt;author&gt;Blomqvist, C.&lt;/author&gt;&lt;author&gt;Couch, F. J.&lt;/author&gt;&lt;author&gt;Nevanlinna, H.&lt;/author&gt;&lt;author&gt;Liu, J.&lt;/author&gt;&lt;author&gt;Eccles, D.&lt;/author&gt;&lt;/authors&gt;&lt;/contributors&gt;&lt;auth-address&gt;Genetic Epidemiology and Bioinformatics Research Group, Human Genetics Research Division, University of Southampton School of Medicine, Southampton General Hospital, United Kingdom.&lt;/auth-address&gt;&lt;titles&gt;&lt;title&gt;Identification of inherited genetic variations influencing prognosis in early-onset breast cancer&lt;/title&gt;&lt;secondary-title&gt;Cancer Res&lt;/secondary-title&gt;&lt;alt-title&gt;Cancer research&lt;/alt-title&gt;&lt;/titles&gt;&lt;periodical&gt;&lt;full-title&gt;Cancer Res&lt;/full-title&gt;&lt;abbr-1&gt;Cancer research&lt;/abbr-1&gt;&lt;/periodical&gt;&lt;alt-periodical&gt;&lt;full-title&gt;Cancer Res&lt;/full-title&gt;&lt;abbr-1&gt;Cancer research&lt;/abbr-1&gt;&lt;/alt-periodical&gt;&lt;pages&gt;1883-91&lt;/pages&gt;&lt;volume&gt;73&lt;/volume&gt;&lt;number&gt;6&lt;/number&gt;&lt;keywords&gt;&lt;keyword&gt;Age of Onset&lt;/keyword&gt;&lt;keyword&gt;Breast Neoplasms/*genetics/pathology&lt;/keyword&gt;&lt;keyword&gt;Female&lt;/keyword&gt;&lt;keyword&gt;Genetic Predisposition to Disease&lt;/keyword&gt;&lt;keyword&gt;*Genetic Variation&lt;/keyword&gt;&lt;keyword&gt;Humans&lt;/keyword&gt;&lt;keyword&gt;Polymorphism, Single Nucleotide&lt;/keyword&gt;&lt;keyword&gt;Prognosis&lt;/keyword&gt;&lt;/keywords&gt;&lt;dates&gt;&lt;year&gt;2013&lt;/year&gt;&lt;pub-dates&gt;&lt;date&gt;Mar 15&lt;/date&gt;&lt;/pub-dates&gt;&lt;/dates&gt;&lt;isbn&gt;1538-7445 (Electronic)&amp;#xD;0008-5472 (Linking)&lt;/isbn&gt;&lt;accession-num&gt;23319801&lt;/accession-num&gt;&lt;urls&gt;&lt;related-urls&gt;&lt;url&gt;http://www.ncbi.nlm.nih.gov/pubmed/23319801&lt;/url&gt;&lt;/related-urls&gt;&lt;/urls&gt;&lt;custom2&gt;3601979&lt;/custom2&gt;&lt;electronic-resource-num&gt;10.1158/0008-5472.CAN-12-3377&lt;/electronic-resource-num&gt;&lt;/record&gt;&lt;/Cite&gt;&lt;/EndNote&gt;</w:instrText>
            </w: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  <w:fldChar w:fldCharType="separate"/>
            </w:r>
            <w:r w:rsidRPr="001241A4">
              <w:rPr>
                <w:rFonts w:ascii="Times New Roman" w:eastAsia="맑은 고딕" w:hAnsi="Times New Roman" w:cs="Times New Roman"/>
                <w:noProof/>
                <w:color w:val="000000"/>
                <w:kern w:val="0"/>
                <w:sz w:val="16"/>
                <w:szCs w:val="16"/>
              </w:rPr>
              <w:t>(</w:t>
            </w:r>
            <w:hyperlink w:anchor="_ENREF_2" w:tooltip="Rafiq, 2013 #196" w:history="1">
              <w:r w:rsidRPr="001241A4">
                <w:rPr>
                  <w:rFonts w:ascii="Times New Roman" w:eastAsia="맑은 고딕" w:hAnsi="Times New Roman" w:cs="Times New Roman"/>
                  <w:noProof/>
                  <w:kern w:val="0"/>
                  <w:sz w:val="16"/>
                  <w:szCs w:val="16"/>
                </w:rPr>
                <w:t>2</w:t>
              </w:r>
            </w:hyperlink>
            <w:r w:rsidRPr="001241A4">
              <w:rPr>
                <w:rFonts w:ascii="Times New Roman" w:eastAsia="맑은 고딕" w:hAnsi="Times New Roman" w:cs="Times New Roman"/>
                <w:noProof/>
                <w:color w:val="000000"/>
                <w:kern w:val="0"/>
                <w:sz w:val="16"/>
                <w:szCs w:val="16"/>
              </w:rPr>
              <w:t>)</w:t>
            </w: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  <w:fldChar w:fldCharType="end"/>
            </w:r>
          </w:p>
        </w:tc>
      </w:tr>
      <w:tr w:rsidR="0002732C" w:rsidRPr="00FF65E4" w14:paraId="6328409F" w14:textId="77777777" w:rsidTr="00BC74CA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7684C8A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74D43F7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A35420E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833FF83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DDDF1B3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68E20D7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758EB683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HR+ HER2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7EFCBAB2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1.12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4093294A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(0.77-1.6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68A3C1A4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55 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D488E89" w14:textId="77777777" w:rsidR="00F3681C" w:rsidRPr="001241A4" w:rsidRDefault="00F3681C" w:rsidP="00F368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391156F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FEFF9F3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454A2B6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DF30C3C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0295E33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E0F7C81" w14:textId="77777777" w:rsidR="00F3681C" w:rsidRPr="001241A4" w:rsidRDefault="00F3681C" w:rsidP="00BF0D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02732C" w:rsidRPr="00FF65E4" w14:paraId="1AE0DB78" w14:textId="77777777" w:rsidTr="00BC74CA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A43F300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BCDF54E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74894EA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685BE35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3DED1FE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62AD5D8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345A6768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HR+ HER2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0B3DD381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1.24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5DE7C3B8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(0.69-2.2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1F4C4B1A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47 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CE9F571" w14:textId="77777777" w:rsidR="00F3681C" w:rsidRPr="001241A4" w:rsidRDefault="00F3681C" w:rsidP="00F368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679D774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B4B4A17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266431A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82901C1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83523A0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9A49B26" w14:textId="77777777" w:rsidR="00F3681C" w:rsidRPr="001241A4" w:rsidRDefault="00F3681C" w:rsidP="00BF0D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02732C" w:rsidRPr="00FF65E4" w14:paraId="45D6E70C" w14:textId="77777777" w:rsidTr="00BC74CA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F505C31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8ED963A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DA8DB0E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1E87376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DA26BBA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B0BB422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6B0A560A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HR- HER2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0693A7BC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54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69969290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(0.28-1.0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50819227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06 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5D0B4F7" w14:textId="77777777" w:rsidR="00F3681C" w:rsidRPr="001241A4" w:rsidRDefault="00F3681C" w:rsidP="00F368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2BB368F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328C2B8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DC30495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D939CA6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2ED61F3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7D3725B" w14:textId="77777777" w:rsidR="00F3681C" w:rsidRPr="001241A4" w:rsidRDefault="00F3681C" w:rsidP="00BF0D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02732C" w:rsidRPr="00FF65E4" w14:paraId="5532A550" w14:textId="77777777" w:rsidTr="00BC74CA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06A96F7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42E793D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5EE0E80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8AF095D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E06E57D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99EC8CC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4B8A1286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HR- HER2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0AF58569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88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080BC1BF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(0.55-1.3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4614837E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57 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C056113" w14:textId="77777777" w:rsidR="00F3681C" w:rsidRPr="001241A4" w:rsidRDefault="00F3681C" w:rsidP="00F368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569E9C0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B39280B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AC1F7CC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E4C4A16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FC32D4B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DAD8777" w14:textId="77777777" w:rsidR="00F3681C" w:rsidRPr="001241A4" w:rsidRDefault="00F3681C" w:rsidP="00BF0D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02732C" w:rsidRPr="00FF65E4" w14:paraId="1745BBF6" w14:textId="77777777" w:rsidTr="00BC74CA">
        <w:trPr>
          <w:trHeight w:val="20"/>
        </w:trPr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FCDA0A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rs4778137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455B4C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15q13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CC25C9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  <w:t>OCA2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D26C2E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C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8D0A96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G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DBE939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22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8EE32F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  <w:t>Overal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AE53BF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95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CF9FC7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(0.74-1.2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316384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69 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C3B111" w14:textId="77777777" w:rsidR="00F3681C" w:rsidRPr="001241A4" w:rsidRDefault="00F3681C" w:rsidP="00F368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imputed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6CCB85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30 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C867FD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OS</w:t>
            </w: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br/>
              <w:t>OS, ER+</w:t>
            </w: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br/>
              <w:t>OS, ER-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4A1101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0.93</w:t>
            </w: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br/>
              <w:t>0.99</w:t>
            </w: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br/>
              <w:t>0.82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7B20C4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(0.87-0.98)</w:t>
            </w: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br/>
              <w:t>(0.91-1.10)</w:t>
            </w: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br/>
              <w:t>(0.73-0.92)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A4CB07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  <w:t>0.01</w:t>
            </w:r>
            <w:r w:rsidRPr="001241A4"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  <w:br/>
              <w:t>0.75</w:t>
            </w:r>
            <w:r w:rsidRPr="001241A4"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  <w:br/>
              <w:t>5.0×10</w:t>
            </w:r>
            <w:r w:rsidRPr="001241A4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vertAlign w:val="superscript"/>
              </w:rPr>
              <w:t>-4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0DC4DA" w14:textId="77777777" w:rsidR="00F3681C" w:rsidRPr="001241A4" w:rsidRDefault="00F3681C" w:rsidP="000705B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  <w:fldChar w:fldCharType="begin">
                <w:fldData xml:space="preserve">PEVuZE5vdGU+PENpdGU+PEF1dGhvcj5BenphdG88L0F1dGhvcj48WWVhcj4yMDEwPC9ZZWFyPjxS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</w:fldData>
              </w:fldChar>
            </w: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  <w:instrText xml:space="preserve"> ADDIN EN.CITE </w:instrText>
            </w: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  <w:fldChar w:fldCharType="begin">
                <w:fldData xml:space="preserve">PEVuZE5vdGU+PENpdGU+PEF1dGhvcj5BenphdG88L0F1dGhvcj48WWVhcj4yMDEwPC9ZZWFyPjxS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</w:fldData>
              </w:fldChar>
            </w: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  <w:instrText xml:space="preserve"> ADDIN EN.CITE.DATA </w:instrText>
            </w: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</w: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  <w:fldChar w:fldCharType="end"/>
            </w: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</w: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  <w:fldChar w:fldCharType="separate"/>
            </w:r>
            <w:r w:rsidRPr="001241A4">
              <w:rPr>
                <w:rFonts w:ascii="Times New Roman" w:eastAsia="맑은 고딕" w:hAnsi="Times New Roman" w:cs="Times New Roman"/>
                <w:noProof/>
                <w:color w:val="000000"/>
                <w:kern w:val="0"/>
                <w:sz w:val="16"/>
                <w:szCs w:val="16"/>
              </w:rPr>
              <w:t>(</w:t>
            </w:r>
            <w:hyperlink w:anchor="_ENREF_4" w:tooltip="Azzato, 2010 #198" w:history="1">
              <w:r w:rsidRPr="001241A4">
                <w:rPr>
                  <w:rFonts w:ascii="Times New Roman" w:eastAsia="맑은 고딕" w:hAnsi="Times New Roman" w:cs="Times New Roman"/>
                  <w:noProof/>
                  <w:kern w:val="0"/>
                  <w:sz w:val="16"/>
                  <w:szCs w:val="16"/>
                </w:rPr>
                <w:t>4</w:t>
              </w:r>
            </w:hyperlink>
            <w:r w:rsidRPr="001241A4">
              <w:rPr>
                <w:rFonts w:ascii="Times New Roman" w:eastAsia="맑은 고딕" w:hAnsi="Times New Roman" w:cs="Times New Roman"/>
                <w:noProof/>
                <w:color w:val="000000"/>
                <w:kern w:val="0"/>
                <w:sz w:val="16"/>
                <w:szCs w:val="16"/>
              </w:rPr>
              <w:t>)</w:t>
            </w: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  <w:fldChar w:fldCharType="end"/>
            </w:r>
          </w:p>
        </w:tc>
      </w:tr>
      <w:tr w:rsidR="0002732C" w:rsidRPr="00FF65E4" w14:paraId="344346DB" w14:textId="77777777" w:rsidTr="00BC74CA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9487AE5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C9F9BAE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22418AF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DD3CD70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17D0FB0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5CFB026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A57A26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HR+ HER2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4BBD34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1.42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A62C9D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(0.98-2.0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0A49C4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07 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1BCD007" w14:textId="77777777" w:rsidR="00F3681C" w:rsidRPr="001241A4" w:rsidRDefault="00F3681C" w:rsidP="00F368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3855EA2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E8C2844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1F1BA7A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18BCB3E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B00B2BC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4D5AC64" w14:textId="77777777" w:rsidR="00F3681C" w:rsidRPr="001241A4" w:rsidRDefault="00F3681C" w:rsidP="00BF0D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02732C" w:rsidRPr="00FF65E4" w14:paraId="757A61A0" w14:textId="77777777" w:rsidTr="00BC74CA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40200D3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BE65A26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F1D1FD3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B5AA815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FEF23F1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442A71F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12308C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HR+ HER2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DD2E00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63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3A5FE3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(0.26-1.5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7D4F8D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63 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461891F" w14:textId="77777777" w:rsidR="00F3681C" w:rsidRPr="001241A4" w:rsidRDefault="00F3681C" w:rsidP="00F368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CD64D3E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45E1B58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94BADF3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75D18D8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98F00F2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E23FBA9" w14:textId="77777777" w:rsidR="00F3681C" w:rsidRPr="001241A4" w:rsidRDefault="00F3681C" w:rsidP="00BF0D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02732C" w:rsidRPr="00FF65E4" w14:paraId="3E4629B8" w14:textId="77777777" w:rsidTr="00BC74CA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300323B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993EC0E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AD3C135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8A7EC36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D1DCB6E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B11FF72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819301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HR- HER2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F157FE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1.40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C981D1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(0.76-2.5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8600E5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28 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ADD4674" w14:textId="77777777" w:rsidR="00F3681C" w:rsidRPr="001241A4" w:rsidRDefault="00F3681C" w:rsidP="00F368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5E4B452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1E68215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31946BB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BBB4B5F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B477ABE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03C8EFC" w14:textId="77777777" w:rsidR="00F3681C" w:rsidRPr="001241A4" w:rsidRDefault="00F3681C" w:rsidP="00BF0D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02732C" w:rsidRPr="00FF65E4" w14:paraId="1446F586" w14:textId="77777777" w:rsidTr="00BC74CA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4BB5F52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344A0B5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AD62A61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52490EC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6D884BA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B68A8FD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27CE72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HR- HER2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27D1C4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0.45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A72AAF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(0.25-0.8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1D7DA7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0.01 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36A2FBC" w14:textId="77777777" w:rsidR="00F3681C" w:rsidRPr="001241A4" w:rsidRDefault="00F3681C" w:rsidP="00F368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BB5FE64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FECF38E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0487564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6CC38E6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3AF928B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195A0CE" w14:textId="77777777" w:rsidR="00F3681C" w:rsidRPr="001241A4" w:rsidRDefault="00F3681C" w:rsidP="00BF0D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02732C" w:rsidRPr="00FF65E4" w14:paraId="14FF7592" w14:textId="77777777" w:rsidTr="00BC74CA">
        <w:trPr>
          <w:trHeight w:val="20"/>
        </w:trPr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D9D9D9"/>
            <w:noWrap/>
            <w:vAlign w:val="center"/>
            <w:hideMark/>
          </w:tcPr>
          <w:p w14:paraId="0145E4BC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rs9934948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D9D9D9"/>
            <w:noWrap/>
            <w:vAlign w:val="center"/>
            <w:hideMark/>
          </w:tcPr>
          <w:p w14:paraId="7164A59C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16q22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D9D9D9"/>
            <w:noWrap/>
            <w:vAlign w:val="center"/>
            <w:hideMark/>
          </w:tcPr>
          <w:p w14:paraId="3D323D0C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  <w:t>ZFHX3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D9D9D9"/>
            <w:noWrap/>
            <w:vAlign w:val="center"/>
            <w:hideMark/>
          </w:tcPr>
          <w:p w14:paraId="4B5CBF9D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T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D9D9D9"/>
            <w:noWrap/>
            <w:vAlign w:val="center"/>
            <w:hideMark/>
          </w:tcPr>
          <w:p w14:paraId="402FC419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C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D9D9D9"/>
            <w:noWrap/>
            <w:vAlign w:val="center"/>
            <w:hideMark/>
          </w:tcPr>
          <w:p w14:paraId="0382D9AA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38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4DE4F56C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  <w:t>Overal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63A7FF95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90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3F04DEAE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(0.73-1.1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38DF941A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30 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D9D9D9"/>
            <w:noWrap/>
            <w:vAlign w:val="center"/>
            <w:hideMark/>
          </w:tcPr>
          <w:p w14:paraId="74416995" w14:textId="77777777" w:rsidR="00F3681C" w:rsidRPr="001241A4" w:rsidRDefault="00F3681C" w:rsidP="00F368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imputed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D9D9D9"/>
            <w:noWrap/>
            <w:vAlign w:val="center"/>
            <w:hideMark/>
          </w:tcPr>
          <w:p w14:paraId="0C7C658E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46 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D9D9D9"/>
            <w:vAlign w:val="center"/>
            <w:hideMark/>
          </w:tcPr>
          <w:p w14:paraId="1B50A5C5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DFS</w:t>
            </w: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br/>
              <w:t>OS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D9D9D9"/>
            <w:vAlign w:val="center"/>
            <w:hideMark/>
          </w:tcPr>
          <w:p w14:paraId="7FF43E58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1.19</w:t>
            </w: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br/>
              <w:t>1.29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D9D9D9"/>
            <w:vAlign w:val="center"/>
            <w:hideMark/>
          </w:tcPr>
          <w:p w14:paraId="5808B69F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(1.08-1.31)</w:t>
            </w: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br/>
              <w:t>(1.16-1.44)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D9D9D9"/>
            <w:vAlign w:val="center"/>
            <w:hideMark/>
          </w:tcPr>
          <w:p w14:paraId="6152C6F4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  <w:t>7.3×10</w:t>
            </w:r>
            <w:r w:rsidRPr="001241A4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vertAlign w:val="superscript"/>
              </w:rPr>
              <w:t>-4</w:t>
            </w:r>
            <w:r w:rsidRPr="001241A4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vertAlign w:val="superscript"/>
              </w:rPr>
              <w:br/>
            </w:r>
            <w:r w:rsidRPr="001241A4"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  <w:t>5.8×10</w:t>
            </w:r>
            <w:r w:rsidRPr="001241A4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vertAlign w:val="superscript"/>
              </w:rPr>
              <w:t>-4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D9D9D9"/>
            <w:vAlign w:val="center"/>
            <w:hideMark/>
          </w:tcPr>
          <w:p w14:paraId="3FA76CA3" w14:textId="77777777" w:rsidR="00F3681C" w:rsidRPr="001241A4" w:rsidRDefault="00F3681C" w:rsidP="000705B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  <w:fldChar w:fldCharType="begin">
                <w:fldData xml:space="preserve">PEVuZE5vdGU+PENpdGU+PEF1dGhvcj5TaHU8L0F1dGhvcj48WWVhcj4yMDEyPC9ZZWFyPjxSZWNO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</w:fldData>
              </w:fldChar>
            </w: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  <w:instrText xml:space="preserve"> ADDIN EN.CITE </w:instrText>
            </w: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  <w:fldChar w:fldCharType="begin">
                <w:fldData xml:space="preserve">PEVuZE5vdGU+PENpdGU+PEF1dGhvcj5TaHU8L0F1dGhvcj48WWVhcj4yMDEyPC9ZZWFyPjxSZWNO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</w:fldData>
              </w:fldChar>
            </w: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  <w:instrText xml:space="preserve"> ADDIN EN.CITE.DATA </w:instrText>
            </w: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</w: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  <w:fldChar w:fldCharType="end"/>
            </w: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</w: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  <w:fldChar w:fldCharType="separate"/>
            </w:r>
            <w:r w:rsidRPr="001241A4">
              <w:rPr>
                <w:rFonts w:ascii="Times New Roman" w:eastAsia="맑은 고딕" w:hAnsi="Times New Roman" w:cs="Times New Roman"/>
                <w:noProof/>
                <w:color w:val="000000"/>
                <w:kern w:val="0"/>
                <w:sz w:val="16"/>
                <w:szCs w:val="16"/>
              </w:rPr>
              <w:t>(</w:t>
            </w:r>
            <w:hyperlink w:anchor="_ENREF_3" w:tooltip="Shu, 2012 #197" w:history="1">
              <w:r w:rsidRPr="001241A4">
                <w:rPr>
                  <w:rFonts w:ascii="Times New Roman" w:eastAsia="맑은 고딕" w:hAnsi="Times New Roman" w:cs="Times New Roman"/>
                  <w:noProof/>
                  <w:kern w:val="0"/>
                  <w:sz w:val="16"/>
                  <w:szCs w:val="16"/>
                </w:rPr>
                <w:t>3</w:t>
              </w:r>
            </w:hyperlink>
            <w:r w:rsidRPr="001241A4">
              <w:rPr>
                <w:rFonts w:ascii="Times New Roman" w:eastAsia="맑은 고딕" w:hAnsi="Times New Roman" w:cs="Times New Roman"/>
                <w:noProof/>
                <w:color w:val="000000"/>
                <w:kern w:val="0"/>
                <w:sz w:val="16"/>
                <w:szCs w:val="16"/>
              </w:rPr>
              <w:t>)</w:t>
            </w:r>
            <w:r w:rsidRPr="001241A4">
              <w:rPr>
                <w:rFonts w:ascii="Times New Roman" w:eastAsia="맑은 고딕" w:hAnsi="Times New Roman" w:cs="Times New Roman"/>
                <w:color w:val="000000"/>
                <w:kern w:val="0"/>
                <w:sz w:val="16"/>
                <w:szCs w:val="16"/>
              </w:rPr>
              <w:fldChar w:fldCharType="end"/>
            </w:r>
          </w:p>
        </w:tc>
      </w:tr>
      <w:tr w:rsidR="0002732C" w:rsidRPr="00FF65E4" w14:paraId="3C8B81E2" w14:textId="77777777" w:rsidTr="00BC74CA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74E190A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A23548B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86F5660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25180B6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BC385CF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6F118D0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6A51A965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HR+ HER2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59DC6C9E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87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783FDCEF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(0.61-1.2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450BC079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42 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EE3C157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27D0936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1D737F5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88A7597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2CDF58E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2520EF2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11422E5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02732C" w:rsidRPr="00FF65E4" w14:paraId="2B2C7439" w14:textId="77777777" w:rsidTr="00BC74CA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F029B02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20188C0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FE7EC3D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F5ECCBA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2E1036A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D4CDF7C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49267A21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HR+ HER2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642814E9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2.00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70B70F13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(0.91-4.4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39CA4357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09 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F8628C4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8D6979B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B82FC2F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B11800C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96A388D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B088483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0D08935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02732C" w:rsidRPr="00FF65E4" w14:paraId="10BFAE54" w14:textId="77777777" w:rsidTr="00BC74CA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3736A7F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DC98864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78240A4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AF6A506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325C207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A916148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764DDFB8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HR- HER2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248C8A82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0.54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3EAA7006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(0.32-0.9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2B986501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0.02 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067B481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58463DF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2F845E3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99E1A9D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16FCA56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8B1FBCA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F155737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02732C" w:rsidRPr="00FF65E4" w14:paraId="3EDA2524" w14:textId="77777777" w:rsidTr="00BC74CA">
        <w:trPr>
          <w:trHeight w:val="20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48F7BB9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F8A2C51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2D2FD89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3555001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AEB0B09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613157C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center"/>
            <w:hideMark/>
          </w:tcPr>
          <w:p w14:paraId="552C1F3F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HR- HER2-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center"/>
            <w:hideMark/>
          </w:tcPr>
          <w:p w14:paraId="18B78EA1" w14:textId="77777777" w:rsidR="00F3681C" w:rsidRPr="001241A4" w:rsidRDefault="00F3681C" w:rsidP="00FF65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1.08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center"/>
            <w:hideMark/>
          </w:tcPr>
          <w:p w14:paraId="54E768B0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(0.73-1.6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center"/>
            <w:hideMark/>
          </w:tcPr>
          <w:p w14:paraId="4CA81C9A" w14:textId="77777777" w:rsidR="00F3681C" w:rsidRPr="001241A4" w:rsidRDefault="00F3681C" w:rsidP="00FF65E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0.70 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85E12AA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BFEF1F9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E95E513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7820169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17D0E8F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5A44FA1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B8F9880" w14:textId="77777777" w:rsidR="00F3681C" w:rsidRPr="001241A4" w:rsidRDefault="00F3681C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FF65E4" w:rsidRPr="00FF65E4" w14:paraId="26C225E0" w14:textId="77777777" w:rsidTr="00BC74CA">
        <w:trPr>
          <w:trHeight w:val="20"/>
        </w:trPr>
        <w:tc>
          <w:tcPr>
            <w:tcW w:w="0" w:type="auto"/>
            <w:gridSpan w:val="1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CFAA39" w14:textId="29AAD650" w:rsidR="00FF65E4" w:rsidRPr="001241A4" w:rsidRDefault="00FF65E4" w:rsidP="0002732C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Abbreviation</w:t>
            </w:r>
            <w:r w:rsidR="00AE673E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s</w:t>
            </w: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: </w:t>
            </w:r>
            <w:r w:rsidR="0002732C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SNP, single-nucleotide polymorphism; DFS, disease-free survival; </w:t>
            </w:r>
            <w:r w:rsidR="00AE673E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SEBCS, Seoul breast cancer study; </w:t>
            </w:r>
            <w:r w:rsidR="0002732C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GWAS, genome-wide association study; </w:t>
            </w:r>
            <w:r w:rsidR="00AE673E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MAF, minor allele frequency; </w:t>
            </w:r>
            <w:r w:rsidR="0002732C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 xml:space="preserve">HR, hazard ratio; CI, confidence interval; Ref. reference; HR, hormone receptor; HER2, human epidermal growth factor receptor 2; </w:t>
            </w:r>
            <w:r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RFS, recurrence-free survival; BCSS, breast cancer-specific survival</w:t>
            </w:r>
            <w:r w:rsidR="0002732C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; OS, overall survival.</w:t>
            </w:r>
          </w:p>
        </w:tc>
      </w:tr>
      <w:tr w:rsidR="00A248B7" w:rsidRPr="00FF65E4" w14:paraId="65399CFC" w14:textId="77777777" w:rsidTr="00BC74CA">
        <w:trPr>
          <w:trHeight w:val="20"/>
        </w:trPr>
        <w:tc>
          <w:tcPr>
            <w:tcW w:w="0" w:type="auto"/>
            <w:gridSpan w:val="1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3855A0" w14:textId="75961724" w:rsidR="00A248B7" w:rsidRPr="000F30A1" w:rsidRDefault="00A248B7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vertAlign w:val="superscript"/>
              </w:rPr>
              <w:t>a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SNP identified by previous GWAS on survival.</w:t>
            </w:r>
          </w:p>
        </w:tc>
      </w:tr>
      <w:tr w:rsidR="00FF65E4" w:rsidRPr="00FF65E4" w14:paraId="38B473C8" w14:textId="77777777" w:rsidTr="00BC74CA">
        <w:trPr>
          <w:trHeight w:val="20"/>
        </w:trPr>
        <w:tc>
          <w:tcPr>
            <w:tcW w:w="0" w:type="auto"/>
            <w:gridSpan w:val="1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33BBB3" w14:textId="77777777" w:rsidR="00FF65E4" w:rsidRPr="001241A4" w:rsidRDefault="00AE673E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vertAlign w:val="superscript"/>
              </w:rPr>
              <w:t>b</w:t>
            </w:r>
            <w:r w:rsidR="00FF65E4"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Major and minor allele</w:t>
            </w:r>
            <w:r w:rsidR="00AE004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s</w:t>
            </w:r>
            <w:r w:rsidR="00FF65E4" w:rsidRPr="001241A4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</w:p>
        </w:tc>
      </w:tr>
      <w:tr w:rsidR="00C955E5" w:rsidRPr="00FF65E4" w14:paraId="5E309423" w14:textId="77777777" w:rsidTr="00BC74CA">
        <w:trPr>
          <w:trHeight w:val="20"/>
        </w:trPr>
        <w:tc>
          <w:tcPr>
            <w:tcW w:w="0" w:type="auto"/>
            <w:gridSpan w:val="1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CA8A82" w14:textId="77777777" w:rsidR="00C955E5" w:rsidRPr="00C955E5" w:rsidRDefault="00C955E5" w:rsidP="00FF65E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</w:pPr>
            <w:r w:rsidRPr="00C955E5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vertAlign w:val="superscript"/>
              </w:rPr>
              <w:t>c</w:t>
            </w:r>
            <w:r w:rsidRPr="00C955E5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</w:rPr>
              <w:t>Cox proportional hazard model adjusted for age, recruiting center, and TNM stage.</w:t>
            </w:r>
          </w:p>
        </w:tc>
      </w:tr>
    </w:tbl>
    <w:p w14:paraId="4508A72D" w14:textId="19EC7522" w:rsidR="002C3551" w:rsidRPr="00DC3B45" w:rsidRDefault="002C3551" w:rsidP="00DC3B45">
      <w:pPr>
        <w:sectPr w:rsidR="002C3551" w:rsidRPr="00DC3B45" w:rsidSect="00386047">
          <w:pgSz w:w="16838" w:h="11906" w:orient="landscape"/>
          <w:pgMar w:top="1440" w:right="1440" w:bottom="1440" w:left="1440" w:header="851" w:footer="992" w:gutter="0"/>
          <w:cols w:space="425"/>
          <w:docGrid w:linePitch="360"/>
        </w:sectPr>
      </w:pPr>
    </w:p>
    <w:p w14:paraId="72E0EB3F" w14:textId="120E4252" w:rsidR="007257FE" w:rsidRPr="007D72B5" w:rsidRDefault="00070D96">
      <w:pPr>
        <w:rPr>
          <w:rFonts w:ascii="Times New Roman" w:hAnsi="Times New Roman" w:cs="Times New Roman"/>
          <w:b/>
          <w:szCs w:val="20"/>
        </w:rPr>
      </w:pPr>
      <w:bookmarkStart w:id="0" w:name="_GoBack"/>
      <w:bookmarkEnd w:id="0"/>
      <w:r>
        <w:rPr>
          <w:rFonts w:ascii="Times New Roman" w:hAnsi="Times New Roman" w:cs="Times New Roman"/>
          <w:b/>
          <w:szCs w:val="20"/>
        </w:rPr>
        <w:lastRenderedPageBreak/>
        <w:t>References</w:t>
      </w:r>
    </w:p>
    <w:p w14:paraId="39ADC59A" w14:textId="77777777" w:rsidR="007257FE" w:rsidRPr="007257FE" w:rsidRDefault="007257FE">
      <w:pPr>
        <w:rPr>
          <w:rFonts w:ascii="Times New Roman" w:hAnsi="Times New Roman" w:cs="Times New Roman"/>
          <w:sz w:val="24"/>
          <w:szCs w:val="24"/>
        </w:rPr>
      </w:pPr>
    </w:p>
    <w:p w14:paraId="5A826635" w14:textId="77777777" w:rsidR="000705B6" w:rsidRPr="000705B6" w:rsidRDefault="007257FE" w:rsidP="000705B6">
      <w:pPr>
        <w:spacing w:after="0"/>
        <w:rPr>
          <w:rFonts w:ascii="Times New Roman" w:hAnsi="Times New Roman" w:cs="Times New Roman"/>
          <w:noProof/>
          <w:szCs w:val="24"/>
        </w:rPr>
      </w:pPr>
      <w:r w:rsidRPr="007257FE">
        <w:rPr>
          <w:rFonts w:ascii="Times New Roman" w:hAnsi="Times New Roman" w:cs="Times New Roman"/>
          <w:sz w:val="24"/>
          <w:szCs w:val="24"/>
        </w:rPr>
        <w:fldChar w:fldCharType="begin"/>
      </w:r>
      <w:r w:rsidRPr="007257FE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7257FE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1" w:name="_ENREF_1"/>
      <w:r w:rsidR="000705B6" w:rsidRPr="000705B6">
        <w:rPr>
          <w:rFonts w:ascii="Times New Roman" w:hAnsi="Times New Roman" w:cs="Times New Roman"/>
          <w:noProof/>
          <w:szCs w:val="24"/>
        </w:rPr>
        <w:t>1.</w:t>
      </w:r>
      <w:r w:rsidR="000705B6" w:rsidRPr="000705B6">
        <w:rPr>
          <w:rFonts w:ascii="Times New Roman" w:hAnsi="Times New Roman" w:cs="Times New Roman"/>
          <w:noProof/>
          <w:szCs w:val="24"/>
        </w:rPr>
        <w:tab/>
        <w:t>Kiyotani K, Mushiroda T, Tsunoda T, Morizono T, Hosono N, Kubo M, et al. A genome-wide association study identifies locus at 10q22 associated with clinical outcomes of adjuvant tamoxifen therapy for breast cancer patients in Japanese. Human molecular genetics. 2012;21:1665-72.</w:t>
      </w:r>
      <w:bookmarkEnd w:id="1"/>
    </w:p>
    <w:p w14:paraId="5797E11C" w14:textId="77777777" w:rsidR="000705B6" w:rsidRPr="000705B6" w:rsidRDefault="000705B6" w:rsidP="000705B6">
      <w:pPr>
        <w:spacing w:after="0"/>
        <w:rPr>
          <w:rFonts w:ascii="Times New Roman" w:hAnsi="Times New Roman" w:cs="Times New Roman"/>
          <w:noProof/>
          <w:szCs w:val="24"/>
        </w:rPr>
      </w:pPr>
      <w:bookmarkStart w:id="2" w:name="_ENREF_2"/>
      <w:r w:rsidRPr="000705B6">
        <w:rPr>
          <w:rFonts w:ascii="Times New Roman" w:hAnsi="Times New Roman" w:cs="Times New Roman"/>
          <w:noProof/>
          <w:szCs w:val="24"/>
        </w:rPr>
        <w:t>2.</w:t>
      </w:r>
      <w:r w:rsidRPr="000705B6">
        <w:rPr>
          <w:rFonts w:ascii="Times New Roman" w:hAnsi="Times New Roman" w:cs="Times New Roman"/>
          <w:noProof/>
          <w:szCs w:val="24"/>
        </w:rPr>
        <w:tab/>
        <w:t>Rafiq S, Tapper W, Collins A, Khan S, Politopoulos I, Gerty S, et al. Identification of inherited genetic variations influencing prognosis in early-onset breast cancer. Cancer research. 2013;73:1883-91.</w:t>
      </w:r>
      <w:bookmarkEnd w:id="2"/>
    </w:p>
    <w:p w14:paraId="78A3D18D" w14:textId="77777777" w:rsidR="000705B6" w:rsidRPr="000705B6" w:rsidRDefault="000705B6" w:rsidP="000705B6">
      <w:pPr>
        <w:spacing w:after="0"/>
        <w:rPr>
          <w:rFonts w:ascii="Times New Roman" w:hAnsi="Times New Roman" w:cs="Times New Roman"/>
          <w:noProof/>
          <w:szCs w:val="24"/>
        </w:rPr>
      </w:pPr>
      <w:bookmarkStart w:id="3" w:name="_ENREF_3"/>
      <w:r w:rsidRPr="000705B6">
        <w:rPr>
          <w:rFonts w:ascii="Times New Roman" w:hAnsi="Times New Roman" w:cs="Times New Roman"/>
          <w:noProof/>
          <w:szCs w:val="24"/>
        </w:rPr>
        <w:t>3.</w:t>
      </w:r>
      <w:r w:rsidRPr="000705B6">
        <w:rPr>
          <w:rFonts w:ascii="Times New Roman" w:hAnsi="Times New Roman" w:cs="Times New Roman"/>
          <w:noProof/>
          <w:szCs w:val="24"/>
        </w:rPr>
        <w:tab/>
        <w:t>Shu XO, Long J, Lu W, Li C, Chen WY, Delahanty R, et al. Novel genetic markers of breast cancer survival identified by a genome-wide association study. Cancer research. 2012;72:1182-9.</w:t>
      </w:r>
      <w:bookmarkEnd w:id="3"/>
    </w:p>
    <w:p w14:paraId="3FAAFB05" w14:textId="1626F718" w:rsidR="00A2521B" w:rsidRDefault="000705B6">
      <w:pPr>
        <w:rPr>
          <w:rFonts w:ascii="Times New Roman" w:hAnsi="Times New Roman" w:cs="Times New Roman"/>
          <w:szCs w:val="20"/>
        </w:rPr>
      </w:pPr>
      <w:bookmarkStart w:id="4" w:name="_ENREF_4"/>
      <w:r w:rsidRPr="000705B6">
        <w:rPr>
          <w:rFonts w:ascii="Times New Roman" w:hAnsi="Times New Roman" w:cs="Times New Roman"/>
          <w:noProof/>
          <w:szCs w:val="24"/>
        </w:rPr>
        <w:t>4.</w:t>
      </w:r>
      <w:r w:rsidRPr="000705B6">
        <w:rPr>
          <w:rFonts w:ascii="Times New Roman" w:hAnsi="Times New Roman" w:cs="Times New Roman"/>
          <w:noProof/>
          <w:szCs w:val="24"/>
        </w:rPr>
        <w:tab/>
        <w:t>Azzato EM, Tyrer J, Fasching PA, Beckmann MW, Ekici AB, Schulz-Wendtland R, et al. Association between a germline OCA2 polymorphism at chromosome 15q13.1 and estrogen receptor-negative breast cancer survival. Journal of the National Cancer Institute. 2010;102:650-62.</w:t>
      </w:r>
      <w:bookmarkEnd w:id="4"/>
      <w:r w:rsidR="007257FE" w:rsidRPr="007257FE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A2521B" w:rsidSect="00891530">
      <w:pgSz w:w="11906" w:h="16838"/>
      <w:pgMar w:top="1440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D8A2614" w14:textId="77777777" w:rsidR="006C0F3F" w:rsidRDefault="006C0F3F" w:rsidP="007257FE">
      <w:pPr>
        <w:spacing w:after="0" w:line="240" w:lineRule="auto"/>
      </w:pPr>
      <w:r>
        <w:separator/>
      </w:r>
    </w:p>
  </w:endnote>
  <w:endnote w:type="continuationSeparator" w:id="0">
    <w:p w14:paraId="3E6CE395" w14:textId="77777777" w:rsidR="006C0F3F" w:rsidRDefault="006C0F3F" w:rsidP="007257F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F0D2770" w14:textId="77777777" w:rsidR="006C0F3F" w:rsidRDefault="006C0F3F" w:rsidP="007257FE">
      <w:pPr>
        <w:spacing w:after="0" w:line="240" w:lineRule="auto"/>
      </w:pPr>
      <w:r>
        <w:separator/>
      </w:r>
    </w:p>
  </w:footnote>
  <w:footnote w:type="continuationSeparator" w:id="0">
    <w:p w14:paraId="73E87818" w14:textId="77777777" w:rsidR="006C0F3F" w:rsidRDefault="006C0F3F" w:rsidP="007257FE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defaultTabStop w:val="800"/>
  <w:drawingGridHorizontalSpacing w:val="1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ncer Research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1&lt;/LineSpacing&gt;&lt;SpaceAfter&gt;0&lt;/SpaceAfter&gt;&lt;HyperlinksEnabled&gt;1&lt;/HyperlinksEnabled&gt;&lt;HyperlinksVisible&gt;0&lt;/HyperlinksVisible&gt;&lt;/ENLayout&gt;"/>
    <w:docVar w:name="EN.Libraries" w:val="&lt;Libraries&gt;&lt;item db-id=&quot;a50w0tpzo9pwreepww0xfrverdaeep9s5zaz&quot;&gt;gwas survival by subtype&lt;record-ids&gt;&lt;item&gt;195&lt;/item&gt;&lt;item&gt;196&lt;/item&gt;&lt;item&gt;197&lt;/item&gt;&lt;item&gt;198&lt;/item&gt;&lt;/record-ids&gt;&lt;/item&gt;&lt;/Libraries&gt;"/>
  </w:docVars>
  <w:rsids>
    <w:rsidRoot w:val="007257FE"/>
    <w:rsid w:val="00002801"/>
    <w:rsid w:val="00002EF0"/>
    <w:rsid w:val="000259DA"/>
    <w:rsid w:val="0002732C"/>
    <w:rsid w:val="00030889"/>
    <w:rsid w:val="00033A86"/>
    <w:rsid w:val="00035068"/>
    <w:rsid w:val="000538C5"/>
    <w:rsid w:val="000705B6"/>
    <w:rsid w:val="00070D96"/>
    <w:rsid w:val="00071165"/>
    <w:rsid w:val="00083415"/>
    <w:rsid w:val="0008560A"/>
    <w:rsid w:val="00097C1D"/>
    <w:rsid w:val="000A67AD"/>
    <w:rsid w:val="000B4282"/>
    <w:rsid w:val="000B62CC"/>
    <w:rsid w:val="000B6CCE"/>
    <w:rsid w:val="000B7457"/>
    <w:rsid w:val="000C4DA9"/>
    <w:rsid w:val="000C78F6"/>
    <w:rsid w:val="000D0D69"/>
    <w:rsid w:val="000F30A1"/>
    <w:rsid w:val="000F6A46"/>
    <w:rsid w:val="00107F81"/>
    <w:rsid w:val="00110657"/>
    <w:rsid w:val="00114F19"/>
    <w:rsid w:val="00122F1B"/>
    <w:rsid w:val="001241A4"/>
    <w:rsid w:val="0012476C"/>
    <w:rsid w:val="00134B50"/>
    <w:rsid w:val="0014367A"/>
    <w:rsid w:val="001530CF"/>
    <w:rsid w:val="0016596A"/>
    <w:rsid w:val="001665BF"/>
    <w:rsid w:val="00193E6E"/>
    <w:rsid w:val="001B175E"/>
    <w:rsid w:val="001C7558"/>
    <w:rsid w:val="001D137C"/>
    <w:rsid w:val="00206526"/>
    <w:rsid w:val="00221AD3"/>
    <w:rsid w:val="00232643"/>
    <w:rsid w:val="00235B6C"/>
    <w:rsid w:val="0025237E"/>
    <w:rsid w:val="00255D7B"/>
    <w:rsid w:val="00256805"/>
    <w:rsid w:val="00270383"/>
    <w:rsid w:val="0028248D"/>
    <w:rsid w:val="00283671"/>
    <w:rsid w:val="00291E53"/>
    <w:rsid w:val="002A03A7"/>
    <w:rsid w:val="002B23AA"/>
    <w:rsid w:val="002C3551"/>
    <w:rsid w:val="002D3E3B"/>
    <w:rsid w:val="002F5B8A"/>
    <w:rsid w:val="00307A06"/>
    <w:rsid w:val="00311140"/>
    <w:rsid w:val="00317472"/>
    <w:rsid w:val="00325862"/>
    <w:rsid w:val="00331C6F"/>
    <w:rsid w:val="00332DB8"/>
    <w:rsid w:val="00341F6B"/>
    <w:rsid w:val="003473C2"/>
    <w:rsid w:val="00352575"/>
    <w:rsid w:val="0035649D"/>
    <w:rsid w:val="003639C8"/>
    <w:rsid w:val="003819EB"/>
    <w:rsid w:val="00383EA3"/>
    <w:rsid w:val="00386047"/>
    <w:rsid w:val="00392072"/>
    <w:rsid w:val="00395ABD"/>
    <w:rsid w:val="003A3CB6"/>
    <w:rsid w:val="003B0C15"/>
    <w:rsid w:val="003B14B5"/>
    <w:rsid w:val="003B66A9"/>
    <w:rsid w:val="003E0DD5"/>
    <w:rsid w:val="003E723C"/>
    <w:rsid w:val="003F0203"/>
    <w:rsid w:val="003F198E"/>
    <w:rsid w:val="00402A12"/>
    <w:rsid w:val="004109DF"/>
    <w:rsid w:val="004226DC"/>
    <w:rsid w:val="00424A8B"/>
    <w:rsid w:val="00431CE3"/>
    <w:rsid w:val="004358A2"/>
    <w:rsid w:val="004463EF"/>
    <w:rsid w:val="0044765B"/>
    <w:rsid w:val="00455700"/>
    <w:rsid w:val="0045655D"/>
    <w:rsid w:val="00456CD6"/>
    <w:rsid w:val="004658D5"/>
    <w:rsid w:val="00484F21"/>
    <w:rsid w:val="0049298C"/>
    <w:rsid w:val="00493ED3"/>
    <w:rsid w:val="004948FA"/>
    <w:rsid w:val="004A1411"/>
    <w:rsid w:val="004A4CC8"/>
    <w:rsid w:val="004B2482"/>
    <w:rsid w:val="004C050D"/>
    <w:rsid w:val="004C28DB"/>
    <w:rsid w:val="004F17DA"/>
    <w:rsid w:val="00501B12"/>
    <w:rsid w:val="00526955"/>
    <w:rsid w:val="0054007F"/>
    <w:rsid w:val="00543D96"/>
    <w:rsid w:val="00553F60"/>
    <w:rsid w:val="005822BB"/>
    <w:rsid w:val="005928F4"/>
    <w:rsid w:val="005A5AEC"/>
    <w:rsid w:val="005B01E8"/>
    <w:rsid w:val="005C776B"/>
    <w:rsid w:val="005D01FD"/>
    <w:rsid w:val="005E260C"/>
    <w:rsid w:val="005F4A59"/>
    <w:rsid w:val="005F7C04"/>
    <w:rsid w:val="006005CF"/>
    <w:rsid w:val="00602165"/>
    <w:rsid w:val="006265D4"/>
    <w:rsid w:val="006441F6"/>
    <w:rsid w:val="0064735A"/>
    <w:rsid w:val="00652296"/>
    <w:rsid w:val="006536C9"/>
    <w:rsid w:val="006619B1"/>
    <w:rsid w:val="006627F6"/>
    <w:rsid w:val="00670F5F"/>
    <w:rsid w:val="00676F61"/>
    <w:rsid w:val="00680A31"/>
    <w:rsid w:val="00682B20"/>
    <w:rsid w:val="00687FE6"/>
    <w:rsid w:val="006940F4"/>
    <w:rsid w:val="006A017D"/>
    <w:rsid w:val="006A6652"/>
    <w:rsid w:val="006A7660"/>
    <w:rsid w:val="006B136D"/>
    <w:rsid w:val="006C0F3F"/>
    <w:rsid w:val="006F68A1"/>
    <w:rsid w:val="006F7B93"/>
    <w:rsid w:val="007048EB"/>
    <w:rsid w:val="0070528B"/>
    <w:rsid w:val="00714E18"/>
    <w:rsid w:val="00716B3A"/>
    <w:rsid w:val="007257FE"/>
    <w:rsid w:val="00727888"/>
    <w:rsid w:val="007353D8"/>
    <w:rsid w:val="007374CD"/>
    <w:rsid w:val="00747BE6"/>
    <w:rsid w:val="0075161A"/>
    <w:rsid w:val="00751D21"/>
    <w:rsid w:val="007554C9"/>
    <w:rsid w:val="00756D2D"/>
    <w:rsid w:val="007618B2"/>
    <w:rsid w:val="00762085"/>
    <w:rsid w:val="00763212"/>
    <w:rsid w:val="00776B2F"/>
    <w:rsid w:val="007850DE"/>
    <w:rsid w:val="00786E05"/>
    <w:rsid w:val="007964EB"/>
    <w:rsid w:val="00797412"/>
    <w:rsid w:val="007B01E5"/>
    <w:rsid w:val="007B14DD"/>
    <w:rsid w:val="007C066A"/>
    <w:rsid w:val="007D72B5"/>
    <w:rsid w:val="008108E8"/>
    <w:rsid w:val="0081783A"/>
    <w:rsid w:val="00820949"/>
    <w:rsid w:val="0082640B"/>
    <w:rsid w:val="00826678"/>
    <w:rsid w:val="00826A98"/>
    <w:rsid w:val="00827614"/>
    <w:rsid w:val="00835ADC"/>
    <w:rsid w:val="0088278C"/>
    <w:rsid w:val="00891530"/>
    <w:rsid w:val="00895DFB"/>
    <w:rsid w:val="008A2CBC"/>
    <w:rsid w:val="008E6398"/>
    <w:rsid w:val="00927847"/>
    <w:rsid w:val="00943481"/>
    <w:rsid w:val="009476C5"/>
    <w:rsid w:val="00992A47"/>
    <w:rsid w:val="00993884"/>
    <w:rsid w:val="0099481C"/>
    <w:rsid w:val="009A0D95"/>
    <w:rsid w:val="009A44CE"/>
    <w:rsid w:val="009A4C0A"/>
    <w:rsid w:val="009B0434"/>
    <w:rsid w:val="009C63A7"/>
    <w:rsid w:val="009E76E1"/>
    <w:rsid w:val="009F0E12"/>
    <w:rsid w:val="00A02046"/>
    <w:rsid w:val="00A156E2"/>
    <w:rsid w:val="00A248B7"/>
    <w:rsid w:val="00A2521B"/>
    <w:rsid w:val="00A258B7"/>
    <w:rsid w:val="00A33BCA"/>
    <w:rsid w:val="00A3458C"/>
    <w:rsid w:val="00A45B1D"/>
    <w:rsid w:val="00A61E17"/>
    <w:rsid w:val="00AB2C91"/>
    <w:rsid w:val="00AD4774"/>
    <w:rsid w:val="00AE004F"/>
    <w:rsid w:val="00AE673E"/>
    <w:rsid w:val="00AF5E7D"/>
    <w:rsid w:val="00B135F9"/>
    <w:rsid w:val="00B200FC"/>
    <w:rsid w:val="00B23DDD"/>
    <w:rsid w:val="00B37E57"/>
    <w:rsid w:val="00B40D08"/>
    <w:rsid w:val="00B40E50"/>
    <w:rsid w:val="00B4410F"/>
    <w:rsid w:val="00B60C2C"/>
    <w:rsid w:val="00B92812"/>
    <w:rsid w:val="00BC39DA"/>
    <w:rsid w:val="00BC74CA"/>
    <w:rsid w:val="00BD2553"/>
    <w:rsid w:val="00BD7D75"/>
    <w:rsid w:val="00BE3A8B"/>
    <w:rsid w:val="00BE52BC"/>
    <w:rsid w:val="00BE5FC9"/>
    <w:rsid w:val="00BF0382"/>
    <w:rsid w:val="00BF0C70"/>
    <w:rsid w:val="00BF0DD5"/>
    <w:rsid w:val="00BF2DB3"/>
    <w:rsid w:val="00C142BC"/>
    <w:rsid w:val="00C16D5D"/>
    <w:rsid w:val="00C70F4D"/>
    <w:rsid w:val="00C716D1"/>
    <w:rsid w:val="00C742BB"/>
    <w:rsid w:val="00C8223D"/>
    <w:rsid w:val="00C83EA4"/>
    <w:rsid w:val="00C87EE6"/>
    <w:rsid w:val="00C955E5"/>
    <w:rsid w:val="00C95BF0"/>
    <w:rsid w:val="00CA0D12"/>
    <w:rsid w:val="00CB01A8"/>
    <w:rsid w:val="00CB2B6F"/>
    <w:rsid w:val="00CB67EC"/>
    <w:rsid w:val="00CC330B"/>
    <w:rsid w:val="00CD5377"/>
    <w:rsid w:val="00CD7031"/>
    <w:rsid w:val="00D12B33"/>
    <w:rsid w:val="00D2039D"/>
    <w:rsid w:val="00D31ED5"/>
    <w:rsid w:val="00D4122C"/>
    <w:rsid w:val="00D5031E"/>
    <w:rsid w:val="00D513F1"/>
    <w:rsid w:val="00D72FD2"/>
    <w:rsid w:val="00D868A3"/>
    <w:rsid w:val="00D90A85"/>
    <w:rsid w:val="00DA5D23"/>
    <w:rsid w:val="00DC3B45"/>
    <w:rsid w:val="00DE0DB9"/>
    <w:rsid w:val="00DE3162"/>
    <w:rsid w:val="00DE36ED"/>
    <w:rsid w:val="00DF0981"/>
    <w:rsid w:val="00E02CF8"/>
    <w:rsid w:val="00E05604"/>
    <w:rsid w:val="00E0616A"/>
    <w:rsid w:val="00E252BC"/>
    <w:rsid w:val="00E37607"/>
    <w:rsid w:val="00E4349A"/>
    <w:rsid w:val="00E4467D"/>
    <w:rsid w:val="00E66C39"/>
    <w:rsid w:val="00E90F0A"/>
    <w:rsid w:val="00E91358"/>
    <w:rsid w:val="00E91560"/>
    <w:rsid w:val="00EB54B8"/>
    <w:rsid w:val="00EC31F6"/>
    <w:rsid w:val="00EC7E8D"/>
    <w:rsid w:val="00ED1FBA"/>
    <w:rsid w:val="00F1358F"/>
    <w:rsid w:val="00F13FDB"/>
    <w:rsid w:val="00F14CD6"/>
    <w:rsid w:val="00F21288"/>
    <w:rsid w:val="00F3681C"/>
    <w:rsid w:val="00F40642"/>
    <w:rsid w:val="00F572C1"/>
    <w:rsid w:val="00F67570"/>
    <w:rsid w:val="00F70376"/>
    <w:rsid w:val="00F90CEB"/>
    <w:rsid w:val="00F91819"/>
    <w:rsid w:val="00F92DA9"/>
    <w:rsid w:val="00F942B8"/>
    <w:rsid w:val="00FE108B"/>
    <w:rsid w:val="00FE120F"/>
    <w:rsid w:val="00FF3925"/>
    <w:rsid w:val="00FF65E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33FA3E2"/>
  <w15:chartTrackingRefBased/>
  <w15:docId w15:val="{8D522CE7-CC46-480D-B5A4-4B51A54A647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360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7257FE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7257FE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3"/>
    <w:uiPriority w:val="99"/>
    <w:rsid w:val="007257FE"/>
  </w:style>
  <w:style w:type="paragraph" w:styleId="a4">
    <w:name w:val="footer"/>
    <w:basedOn w:val="a"/>
    <w:link w:val="Char0"/>
    <w:uiPriority w:val="99"/>
    <w:unhideWhenUsed/>
    <w:rsid w:val="007257FE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4"/>
    <w:uiPriority w:val="99"/>
    <w:rsid w:val="007257FE"/>
  </w:style>
  <w:style w:type="character" w:styleId="a5">
    <w:name w:val="Hyperlink"/>
    <w:basedOn w:val="a0"/>
    <w:uiPriority w:val="99"/>
    <w:unhideWhenUsed/>
    <w:rsid w:val="007257FE"/>
    <w:rPr>
      <w:color w:val="0000FF"/>
      <w:u w:val="single"/>
    </w:rPr>
  </w:style>
  <w:style w:type="paragraph" w:styleId="a6">
    <w:name w:val="Balloon Text"/>
    <w:basedOn w:val="a"/>
    <w:link w:val="Char1"/>
    <w:uiPriority w:val="99"/>
    <w:semiHidden/>
    <w:unhideWhenUsed/>
    <w:rsid w:val="00DE0DB9"/>
    <w:pPr>
      <w:spacing w:after="0" w:line="240" w:lineRule="auto"/>
    </w:pPr>
    <w:rPr>
      <w:rFonts w:ascii="맑은 고딕" w:eastAsia="맑은 고딕"/>
      <w:sz w:val="18"/>
      <w:szCs w:val="18"/>
    </w:rPr>
  </w:style>
  <w:style w:type="character" w:customStyle="1" w:styleId="Char1">
    <w:name w:val="풍선 도움말 텍스트 Char"/>
    <w:basedOn w:val="a0"/>
    <w:link w:val="a6"/>
    <w:uiPriority w:val="99"/>
    <w:semiHidden/>
    <w:rsid w:val="00DE0DB9"/>
    <w:rPr>
      <w:rFonts w:ascii="맑은 고딕" w:eastAsia="맑은 고딕"/>
      <w:sz w:val="18"/>
      <w:szCs w:val="18"/>
    </w:rPr>
  </w:style>
  <w:style w:type="character" w:styleId="a7">
    <w:name w:val="annotation reference"/>
    <w:basedOn w:val="a0"/>
    <w:uiPriority w:val="99"/>
    <w:semiHidden/>
    <w:unhideWhenUsed/>
    <w:rsid w:val="00C716D1"/>
    <w:rPr>
      <w:sz w:val="16"/>
      <w:szCs w:val="16"/>
    </w:rPr>
  </w:style>
  <w:style w:type="paragraph" w:styleId="a8">
    <w:name w:val="annotation text"/>
    <w:basedOn w:val="a"/>
    <w:link w:val="Char2"/>
    <w:uiPriority w:val="99"/>
    <w:semiHidden/>
    <w:unhideWhenUsed/>
    <w:rsid w:val="00C716D1"/>
    <w:pPr>
      <w:spacing w:line="240" w:lineRule="auto"/>
    </w:pPr>
    <w:rPr>
      <w:szCs w:val="20"/>
    </w:rPr>
  </w:style>
  <w:style w:type="character" w:customStyle="1" w:styleId="Char2">
    <w:name w:val="메모 텍스트 Char"/>
    <w:basedOn w:val="a0"/>
    <w:link w:val="a8"/>
    <w:uiPriority w:val="99"/>
    <w:semiHidden/>
    <w:rsid w:val="00C716D1"/>
    <w:rPr>
      <w:szCs w:val="20"/>
    </w:rPr>
  </w:style>
  <w:style w:type="paragraph" w:styleId="a9">
    <w:name w:val="annotation subject"/>
    <w:basedOn w:val="a8"/>
    <w:next w:val="a8"/>
    <w:link w:val="Char3"/>
    <w:uiPriority w:val="99"/>
    <w:semiHidden/>
    <w:unhideWhenUsed/>
    <w:rsid w:val="00C716D1"/>
    <w:rPr>
      <w:b/>
      <w:bCs/>
    </w:rPr>
  </w:style>
  <w:style w:type="character" w:customStyle="1" w:styleId="Char3">
    <w:name w:val="메모 주제 Char"/>
    <w:basedOn w:val="Char2"/>
    <w:link w:val="a9"/>
    <w:uiPriority w:val="99"/>
    <w:semiHidden/>
    <w:rsid w:val="00C716D1"/>
    <w:rPr>
      <w:b/>
      <w:bCs/>
      <w:szCs w:val="20"/>
    </w:rPr>
  </w:style>
  <w:style w:type="paragraph" w:styleId="aa">
    <w:name w:val="Revision"/>
    <w:hidden/>
    <w:uiPriority w:val="99"/>
    <w:semiHidden/>
    <w:rsid w:val="0002732C"/>
    <w:pPr>
      <w:spacing w:after="0" w:line="240" w:lineRule="auto"/>
      <w:jc w:val="left"/>
    </w:pPr>
  </w:style>
  <w:style w:type="character" w:styleId="ab">
    <w:name w:val="line number"/>
    <w:basedOn w:val="a0"/>
    <w:uiPriority w:val="99"/>
    <w:semiHidden/>
    <w:unhideWhenUsed/>
    <w:rsid w:val="00383EA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7899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53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63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07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68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261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720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868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8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206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163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200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098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522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229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546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120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236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0542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063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35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283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173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581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708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049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620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045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235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928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938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907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806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219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350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466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140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127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489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191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883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500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021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147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846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646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915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449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100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268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008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873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4AA2978-43C6-4DCF-957B-B102A1B4A8D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2318</Words>
  <Characters>13217</Characters>
  <Application>Microsoft Office Word</Application>
  <DocSecurity>0</DocSecurity>
  <Lines>110</Lines>
  <Paragraphs>31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550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ongnan</dc:creator>
  <cp:keywords/>
  <dc:description/>
  <cp:lastModifiedBy>Ji-Yeob</cp:lastModifiedBy>
  <cp:revision>3</cp:revision>
  <cp:lastPrinted>2015-01-20T05:25:00Z</cp:lastPrinted>
  <dcterms:created xsi:type="dcterms:W3CDTF">2015-02-27T07:30:00Z</dcterms:created>
  <dcterms:modified xsi:type="dcterms:W3CDTF">2015-02-27T07:30:00Z</dcterms:modified>
</cp:coreProperties>
</file>